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08B6C0D" w14:textId="562AA75B" w:rsidR="00703479" w:rsidRPr="000C19C1" w:rsidRDefault="000C19C1" w:rsidP="00143132">
      <w:pPr>
        <w:pStyle w:val="NormalWeb"/>
        <w:spacing w:before="0" w:beforeAutospacing="0" w:after="0" w:afterAutospacing="0"/>
        <w:rPr>
          <w:rFonts w:ascii="Arial" w:hAnsi="Arial" w:cs="Arial"/>
          <w:b/>
        </w:rPr>
      </w:pPr>
      <w:r w:rsidRPr="000C19C1">
        <w:rPr>
          <w:rFonts w:ascii="Arial" w:hAnsi="Arial" w:cs="Arial"/>
          <w:b/>
        </w:rPr>
        <w:t>Supplementary File 3:</w:t>
      </w:r>
    </w:p>
    <w:p w14:paraId="0516A570" w14:textId="77777777" w:rsidR="000C19C1" w:rsidRPr="00DF0FBC" w:rsidRDefault="000C19C1" w:rsidP="00143132">
      <w:pPr>
        <w:pStyle w:val="NormalWeb"/>
        <w:spacing w:before="0" w:beforeAutospacing="0" w:after="0" w:afterAutospacing="0"/>
        <w:rPr>
          <w:rFonts w:ascii="Arial" w:hAnsi="Arial" w:cs="Arial"/>
        </w:rPr>
      </w:pPr>
    </w:p>
    <w:tbl>
      <w:tblPr>
        <w:tblW w:w="0" w:type="auto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388"/>
        <w:gridCol w:w="1693"/>
        <w:gridCol w:w="1976"/>
        <w:gridCol w:w="2196"/>
        <w:gridCol w:w="1668"/>
      </w:tblGrid>
      <w:tr w:rsidR="00126F43" w:rsidRPr="00126F43" w14:paraId="2F6EEB79" w14:textId="77777777" w:rsidTr="003B2B12">
        <w:trPr>
          <w:trHeight w:val="337"/>
        </w:trPr>
        <w:tc>
          <w:tcPr>
            <w:tcW w:w="8921" w:type="dxa"/>
            <w:gridSpan w:val="5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1FBCF77B" w14:textId="77777777" w:rsidR="00703479" w:rsidRPr="00126F43" w:rsidRDefault="00703479" w:rsidP="003503BD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b/>
                <w:bCs/>
                <w:sz w:val="22"/>
                <w:szCs w:val="22"/>
              </w:rPr>
              <w:t>Key Resources Table</w:t>
            </w:r>
          </w:p>
        </w:tc>
      </w:tr>
      <w:tr w:rsidR="00126F43" w:rsidRPr="00126F43" w14:paraId="4B926B2F" w14:textId="77777777" w:rsidTr="003B2B12">
        <w:trPr>
          <w:trHeight w:val="745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4D4C46DD" w14:textId="77777777" w:rsidR="00703479" w:rsidRPr="00126F43" w:rsidRDefault="00703479" w:rsidP="003503BD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b/>
                <w:bCs/>
                <w:sz w:val="22"/>
                <w:szCs w:val="22"/>
              </w:rPr>
              <w:t>Reagent type (species) or resource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02477830" w14:textId="77777777" w:rsidR="00703479" w:rsidRPr="00126F43" w:rsidRDefault="00703479" w:rsidP="003503BD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b/>
                <w:bCs/>
                <w:sz w:val="22"/>
                <w:szCs w:val="22"/>
              </w:rPr>
              <w:t>Designation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0ADA6C22" w14:textId="77777777" w:rsidR="00703479" w:rsidRPr="00126F43" w:rsidRDefault="00703479" w:rsidP="003503BD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b/>
                <w:bCs/>
                <w:sz w:val="22"/>
                <w:szCs w:val="22"/>
              </w:rPr>
              <w:t>Source or reference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78730BA6" w14:textId="77777777" w:rsidR="00703479" w:rsidRPr="00126F43" w:rsidRDefault="00703479" w:rsidP="003503BD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b/>
                <w:bCs/>
                <w:sz w:val="22"/>
                <w:szCs w:val="22"/>
              </w:rPr>
              <w:t>Identifiers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7092D215" w14:textId="77777777" w:rsidR="00703479" w:rsidRPr="00126F43" w:rsidRDefault="00703479" w:rsidP="003503BD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b/>
                <w:bCs/>
                <w:sz w:val="22"/>
                <w:szCs w:val="22"/>
              </w:rPr>
              <w:t>Additional information</w:t>
            </w:r>
          </w:p>
        </w:tc>
      </w:tr>
      <w:tr w:rsidR="00126F43" w:rsidRPr="00126F43" w14:paraId="0DF3D4A1" w14:textId="77777777" w:rsidTr="003B2B12">
        <w:trPr>
          <w:trHeight w:val="745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F06D08" w14:textId="26C13824" w:rsidR="00F81E1A" w:rsidRPr="00126F43" w:rsidRDefault="00F81E1A" w:rsidP="00126F43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bCs/>
                <w:strike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strain, strain background (</w:t>
            </w:r>
            <w:r w:rsidRPr="00126F43">
              <w:rPr>
                <w:rFonts w:ascii="Arial" w:hAnsi="Arial" w:cs="Arial"/>
                <w:i/>
                <w:iCs/>
                <w:sz w:val="22"/>
                <w:szCs w:val="22"/>
              </w:rPr>
              <w:t>E</w:t>
            </w:r>
            <w:r w:rsidR="00126F43" w:rsidRPr="00126F43">
              <w:rPr>
                <w:rFonts w:ascii="Arial" w:hAnsi="Arial" w:cs="Arial"/>
                <w:i/>
                <w:iCs/>
                <w:sz w:val="22"/>
                <w:szCs w:val="22"/>
              </w:rPr>
              <w:t xml:space="preserve">. </w:t>
            </w:r>
            <w:r w:rsidRPr="00126F43">
              <w:rPr>
                <w:rFonts w:ascii="Arial" w:hAnsi="Arial" w:cs="Arial"/>
                <w:i/>
                <w:iCs/>
                <w:sz w:val="22"/>
                <w:szCs w:val="22"/>
              </w:rPr>
              <w:t>coli</w:t>
            </w:r>
            <w:r w:rsidRPr="00126F43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237328" w14:textId="77777777" w:rsidR="00F320BF" w:rsidRPr="00126F43" w:rsidRDefault="00F320BF" w:rsidP="003503BD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</w:p>
          <w:p w14:paraId="2D9389B9" w14:textId="0505A392" w:rsidR="00F81E1A" w:rsidRPr="00126F43" w:rsidRDefault="00F320BF" w:rsidP="003503BD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bCs/>
                <w:strike/>
                <w:sz w:val="22"/>
                <w:szCs w:val="22"/>
              </w:rPr>
            </w:pPr>
            <w:r w:rsidRPr="00126F43">
              <w:rPr>
                <w:rFonts w:ascii="Arial" w:hAnsi="Arial" w:cs="Arial"/>
                <w:i/>
                <w:sz w:val="22"/>
                <w:szCs w:val="22"/>
              </w:rPr>
              <w:t>E. coli</w:t>
            </w:r>
            <w:r w:rsidRPr="00126F43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="00F81E1A" w:rsidRPr="00126F43">
              <w:rPr>
                <w:rFonts w:ascii="Arial" w:hAnsi="Arial" w:cs="Arial"/>
                <w:sz w:val="22"/>
                <w:szCs w:val="22"/>
              </w:rPr>
              <w:t>BL21(DE3)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017526E" w14:textId="09997080" w:rsidR="00F81E1A" w:rsidRPr="00126F43" w:rsidRDefault="009E2D74" w:rsidP="003503BD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bCs/>
                <w:strike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New England Bio L</w:t>
            </w:r>
            <w:r w:rsidR="00F81E1A" w:rsidRPr="00126F43">
              <w:rPr>
                <w:rFonts w:ascii="Arial" w:hAnsi="Arial" w:cs="Arial"/>
                <w:sz w:val="22"/>
                <w:szCs w:val="22"/>
              </w:rPr>
              <w:t>abs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9C1FFBA" w14:textId="1F3EB939" w:rsidR="00F81E1A" w:rsidRPr="00126F43" w:rsidRDefault="00F81E1A" w:rsidP="000C1916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bCs/>
                <w:strike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 xml:space="preserve">Cat # </w:t>
            </w:r>
            <w:r w:rsidRPr="00126F43">
              <w:rPr>
                <w:rFonts w:ascii="Arial" w:hAnsi="Arial" w:cs="Arial"/>
                <w:sz w:val="22"/>
                <w:szCs w:val="22"/>
                <w:shd w:val="clear" w:color="auto" w:fill="F6F6F3"/>
              </w:rPr>
              <w:t>C2527I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27C847F" w14:textId="22AA7248" w:rsidR="00F81E1A" w:rsidRPr="00126F43" w:rsidRDefault="00F81E1A" w:rsidP="003503BD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b/>
                <w:bCs/>
                <w:strike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 xml:space="preserve">Competent </w:t>
            </w:r>
            <w:r w:rsidRPr="00517038">
              <w:rPr>
                <w:rFonts w:ascii="Arial" w:hAnsi="Arial" w:cs="Arial"/>
                <w:i/>
                <w:sz w:val="22"/>
                <w:szCs w:val="22"/>
              </w:rPr>
              <w:t>E. coli</w:t>
            </w:r>
          </w:p>
        </w:tc>
      </w:tr>
      <w:tr w:rsidR="00126F43" w:rsidRPr="00126F43" w14:paraId="5705D45E" w14:textId="77777777" w:rsidTr="003B2B12">
        <w:trPr>
          <w:trHeight w:val="50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B26D825" w14:textId="0CF396B4" w:rsidR="00F81E1A" w:rsidRPr="00126F43" w:rsidRDefault="00F81E1A" w:rsidP="003503BD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strain, strain background (</w:t>
            </w:r>
            <w:r w:rsidR="00126F43" w:rsidRPr="00126F43">
              <w:rPr>
                <w:rFonts w:ascii="Arial" w:hAnsi="Arial" w:cs="Arial"/>
                <w:i/>
                <w:iCs/>
                <w:sz w:val="22"/>
                <w:szCs w:val="22"/>
              </w:rPr>
              <w:t>E. coli</w:t>
            </w:r>
            <w:r w:rsidRPr="00126F43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E8868DC" w14:textId="77777777" w:rsidR="00F320BF" w:rsidRPr="00126F43" w:rsidRDefault="00F320BF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</w:p>
          <w:p w14:paraId="4460C9F1" w14:textId="77777777" w:rsidR="00F320BF" w:rsidRPr="00126F43" w:rsidRDefault="00F320BF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i/>
                <w:sz w:val="22"/>
                <w:szCs w:val="22"/>
              </w:rPr>
            </w:pPr>
            <w:r w:rsidRPr="00126F43">
              <w:rPr>
                <w:rFonts w:ascii="Arial" w:hAnsi="Arial" w:cs="Arial"/>
                <w:i/>
                <w:sz w:val="22"/>
                <w:szCs w:val="22"/>
              </w:rPr>
              <w:t xml:space="preserve">E. coli </w:t>
            </w:r>
          </w:p>
          <w:p w14:paraId="2C3ED6C3" w14:textId="1B7822D6" w:rsidR="00F81E1A" w:rsidRPr="00126F43" w:rsidRDefault="00F81E1A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XL10-Gold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01C1D015" w14:textId="426A9D57" w:rsidR="00F81E1A" w:rsidRPr="00126F43" w:rsidRDefault="00F81E1A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gilent Technologies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035875EC" w14:textId="7A7CB995" w:rsidR="00F81E1A" w:rsidRPr="00126F43" w:rsidRDefault="00F81E1A" w:rsidP="000C1916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at</w:t>
            </w:r>
            <w:r w:rsidR="000C1916" w:rsidRPr="00126F43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126F43">
              <w:rPr>
                <w:rFonts w:ascii="Arial" w:hAnsi="Arial" w:cs="Arial"/>
                <w:sz w:val="22"/>
                <w:szCs w:val="22"/>
              </w:rPr>
              <w:t># 200314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73B08C5D" w14:textId="19468A6F" w:rsidR="00F81E1A" w:rsidRPr="00126F43" w:rsidRDefault="00F81E1A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Ultra</w:t>
            </w:r>
            <w:r w:rsidR="00517038">
              <w:rPr>
                <w:rFonts w:ascii="Arial" w:hAnsi="Arial" w:cs="Arial"/>
                <w:sz w:val="22"/>
                <w:szCs w:val="22"/>
              </w:rPr>
              <w:t>c</w:t>
            </w:r>
            <w:r w:rsidR="00517038" w:rsidRPr="00517038">
              <w:rPr>
                <w:rFonts w:ascii="Arial" w:hAnsi="Arial" w:cs="Arial"/>
                <w:sz w:val="22"/>
                <w:szCs w:val="22"/>
              </w:rPr>
              <w:t xml:space="preserve">ompetent </w:t>
            </w:r>
            <w:r w:rsidR="00517038" w:rsidRPr="00517038">
              <w:rPr>
                <w:rFonts w:ascii="Arial" w:hAnsi="Arial" w:cs="Arial"/>
                <w:i/>
                <w:sz w:val="22"/>
                <w:szCs w:val="22"/>
              </w:rPr>
              <w:t>E. coli</w:t>
            </w:r>
          </w:p>
        </w:tc>
      </w:tr>
      <w:tr w:rsidR="00126F43" w:rsidRPr="00126F43" w14:paraId="16422E94" w14:textId="77777777" w:rsidTr="003B2B12">
        <w:trPr>
          <w:trHeight w:val="50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F8F3DD4" w14:textId="10646850" w:rsidR="00F81E1A" w:rsidRPr="00126F43" w:rsidRDefault="00F81E1A" w:rsidP="003503BD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genet</w:t>
            </w:r>
            <w:r w:rsidR="00F320BF" w:rsidRPr="00126F43">
              <w:rPr>
                <w:rFonts w:ascii="Arial" w:hAnsi="Arial" w:cs="Arial"/>
                <w:sz w:val="22"/>
                <w:szCs w:val="22"/>
              </w:rPr>
              <w:t>ic reagent (</w:t>
            </w:r>
            <w:r w:rsidR="00517038" w:rsidRPr="00517038">
              <w:rPr>
                <w:rFonts w:ascii="Arial" w:hAnsi="Arial" w:cs="Arial"/>
                <w:sz w:val="22"/>
                <w:szCs w:val="22"/>
              </w:rPr>
              <w:t>yeast surface display</w:t>
            </w:r>
            <w:r w:rsidRPr="00126F43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543EDB1" w14:textId="547DC33D" w:rsidR="00F81E1A" w:rsidRPr="00126F43" w:rsidRDefault="00F320BF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Randomized Sso7d scaffold library in Yeast Surface display platform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A028CEB" w14:textId="23018FF2" w:rsidR="00F81E1A" w:rsidRPr="00126F43" w:rsidRDefault="00493528" w:rsidP="00493528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B.M. Rao Laboratory, North Carolina State University, Raleigh, North Carolina, USA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F1BF09A" w14:textId="77777777" w:rsidR="00831538" w:rsidRPr="00831538" w:rsidRDefault="00831538" w:rsidP="00831538">
            <w:pPr>
              <w:rPr>
                <w:rFonts w:ascii="Arial" w:hAnsi="Arial" w:cs="Arial"/>
                <w:sz w:val="22"/>
                <w:szCs w:val="22"/>
              </w:rPr>
            </w:pPr>
            <w:r w:rsidRPr="00831538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Pr="00831538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Gera&lt;/Author&gt;&lt;Year&gt;2013&lt;/Year&gt;&lt;RecNum&gt;57&lt;/RecNum&gt;&lt;DisplayText&gt;(Gera et al., 2013)&lt;/DisplayText&gt;&lt;record&gt;&lt;rec-number&gt;57&lt;/rec-number&gt;&lt;foreign-keys&gt;&lt;key app="EN" db-id="tvzse9r0p5vavqe9vz25ez0tw29920aax0dd" timestamp="1501735238"&gt;57&lt;/key&gt;&lt;/foreign-keys&gt;&lt;ref-type name="Journal Article"&gt;17&lt;/ref-type&gt;&lt;contributors&gt;&lt;authors&gt;&lt;author&gt;Gera, N.&lt;/author&gt;&lt;author&gt;Hussain, M.&lt;/author&gt;&lt;author&gt;Rao, B. M.&lt;/author&gt;&lt;/authors&gt;&lt;/contributors&gt;&lt;auth-address&gt;Department of Chemical and Biomolecular Engineering, North Carolina State University, Raleigh, NC, USA.&lt;/auth-address&gt;&lt;titles&gt;&lt;title&gt;Protein selection using yeast surface display&lt;/title&gt;&lt;secondary-title&gt;Methods&lt;/secondary-title&gt;&lt;alt-title&gt;Methods&lt;/alt-title&gt;&lt;/titles&gt;&lt;periodical&gt;&lt;full-title&gt;Methods&lt;/full-title&gt;&lt;abbr-1&gt;Methods&lt;/abbr-1&gt;&lt;/periodical&gt;&lt;alt-periodical&gt;&lt;full-title&gt;Methods&lt;/full-title&gt;&lt;abbr-1&gt;Methods&lt;/abbr-1&gt;&lt;/alt-periodical&gt;&lt;pages&gt;15-26&lt;/pages&gt;&lt;volume&gt;60&lt;/volume&gt;&lt;number&gt;1&lt;/number&gt;&lt;keywords&gt;&lt;keyword&gt;Combinatorial Chemistry Techniques&lt;/keyword&gt;&lt;keyword&gt;Flow Cytometry&lt;/keyword&gt;&lt;keyword&gt;Protein Engineering/*methods&lt;/keyword&gt;&lt;keyword&gt;Yeasts/genetics/*metabolism&lt;/keyword&gt;&lt;/keywords&gt;&lt;dates&gt;&lt;year&gt;2013&lt;/year&gt;&lt;pub-dates&gt;&lt;date&gt;Mar 15&lt;/date&gt;&lt;/pub-dates&gt;&lt;/dates&gt;&lt;isbn&gt;1095-9130 (Electronic)&amp;#xD;1046-2023 (Linking)&lt;/isbn&gt;&lt;accession-num&gt;22465794&lt;/accession-num&gt;&lt;urls&gt;&lt;related-urls&gt;&lt;url&gt;http://www.ncbi.nlm.nih.gov/pubmed/22465794&lt;/url&gt;&lt;/related-urls&gt;&lt;/urls&gt;&lt;electronic-resource-num&gt;10.1016/j.ymeth.2012.03.014&lt;/electronic-resource-num&gt;&lt;/record&gt;&lt;/Cite&gt;&lt;/EndNote&gt;</w:instrText>
            </w:r>
            <w:r w:rsidRPr="00831538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831538">
              <w:rPr>
                <w:rFonts w:ascii="Arial" w:hAnsi="Arial" w:cs="Arial"/>
                <w:noProof/>
                <w:sz w:val="22"/>
                <w:szCs w:val="22"/>
              </w:rPr>
              <w:t>(</w:t>
            </w:r>
            <w:hyperlink w:anchor="_ENREF_1" w:tooltip="Gera, 2013 #57" w:history="1">
              <w:r w:rsidRPr="00831538">
                <w:rPr>
                  <w:rFonts w:ascii="Arial" w:hAnsi="Arial" w:cs="Arial"/>
                  <w:noProof/>
                  <w:sz w:val="22"/>
                  <w:szCs w:val="22"/>
                </w:rPr>
                <w:t>Gera et al., 2013</w:t>
              </w:r>
            </w:hyperlink>
            <w:r w:rsidRPr="00831538">
              <w:rPr>
                <w:rFonts w:ascii="Arial" w:hAnsi="Arial" w:cs="Arial"/>
                <w:noProof/>
                <w:sz w:val="22"/>
                <w:szCs w:val="22"/>
              </w:rPr>
              <w:t>)</w:t>
            </w:r>
            <w:r w:rsidRPr="00831538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  <w:p w14:paraId="4EE5099B" w14:textId="67180245" w:rsidR="00F81E1A" w:rsidRPr="00126F43" w:rsidRDefault="00F81E1A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3AE716D" w14:textId="7AA51D78" w:rsidR="00F81E1A" w:rsidRPr="00126F43" w:rsidRDefault="00243A6A" w:rsidP="005A14B8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U</w:t>
            </w:r>
            <w:r w:rsidR="00162AFD">
              <w:rPr>
                <w:rFonts w:ascii="Arial" w:hAnsi="Arial" w:cs="Arial"/>
                <w:sz w:val="22"/>
                <w:szCs w:val="22"/>
              </w:rPr>
              <w:t>sed</w:t>
            </w:r>
            <w:r w:rsidR="00B2630F" w:rsidRPr="00126F43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="000C1916">
              <w:rPr>
                <w:rFonts w:ascii="Arial" w:hAnsi="Arial" w:cs="Arial"/>
                <w:sz w:val="22"/>
                <w:szCs w:val="22"/>
              </w:rPr>
              <w:t xml:space="preserve">for </w:t>
            </w:r>
            <w:r w:rsidR="00B2630F" w:rsidRPr="00126F43">
              <w:rPr>
                <w:rFonts w:ascii="Arial" w:hAnsi="Arial" w:cs="Arial"/>
                <w:sz w:val="22"/>
                <w:szCs w:val="22"/>
              </w:rPr>
              <w:t xml:space="preserve">Fyn SH3 binder </w:t>
            </w:r>
            <w:r w:rsidR="005A14B8">
              <w:rPr>
                <w:rFonts w:ascii="Arial" w:hAnsi="Arial" w:cs="Arial"/>
                <w:sz w:val="22"/>
                <w:szCs w:val="22"/>
              </w:rPr>
              <w:t>screening</w:t>
            </w:r>
            <w:r w:rsidR="00B2630F" w:rsidRPr="00126F43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</w:tc>
      </w:tr>
      <w:tr w:rsidR="00126F43" w:rsidRPr="00126F43" w14:paraId="0CF0483F" w14:textId="77777777" w:rsidTr="003B2B12">
        <w:trPr>
          <w:trHeight w:val="50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28C943E" w14:textId="0B13DA4B" w:rsidR="00F81E1A" w:rsidRPr="007054C7" w:rsidRDefault="00F81E1A" w:rsidP="003503BD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7054C7">
              <w:rPr>
                <w:rFonts w:ascii="Arial" w:hAnsi="Arial" w:cs="Arial"/>
                <w:sz w:val="22"/>
                <w:szCs w:val="22"/>
              </w:rPr>
              <w:t>cell line (</w:t>
            </w:r>
            <w:r w:rsidRPr="007054C7">
              <w:rPr>
                <w:rFonts w:ascii="Arial" w:hAnsi="Arial" w:cs="Arial"/>
                <w:i/>
                <w:sz w:val="22"/>
                <w:szCs w:val="22"/>
              </w:rPr>
              <w:t xml:space="preserve">Homo </w:t>
            </w:r>
            <w:r w:rsidR="007054C7" w:rsidRPr="007054C7">
              <w:rPr>
                <w:rFonts w:ascii="Arial" w:hAnsi="Arial" w:cs="Arial"/>
                <w:i/>
                <w:sz w:val="22"/>
                <w:szCs w:val="22"/>
              </w:rPr>
              <w:t>sapiens</w:t>
            </w:r>
            <w:r w:rsidRPr="007054C7">
              <w:rPr>
                <w:rFonts w:ascii="Arial" w:hAnsi="Arial" w:cs="Arial"/>
                <w:i/>
                <w:sz w:val="22"/>
                <w:szCs w:val="22"/>
              </w:rPr>
              <w:t>)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61FD8DB" w14:textId="447878FB" w:rsidR="00F81E1A" w:rsidRPr="007054C7" w:rsidRDefault="00F81E1A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7054C7">
              <w:rPr>
                <w:rFonts w:ascii="Arial" w:hAnsi="Arial" w:cs="Arial"/>
                <w:sz w:val="22"/>
                <w:szCs w:val="22"/>
              </w:rPr>
              <w:t>Human Embryonic Kidney Cells (HEK-293T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ECF043B" w14:textId="7C1255AA" w:rsidR="00F81E1A" w:rsidRPr="00AA2C20" w:rsidRDefault="00F81E1A" w:rsidP="00643323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A2C20">
              <w:rPr>
                <w:rFonts w:ascii="Arial" w:hAnsi="Arial" w:cs="Arial"/>
                <w:sz w:val="22"/>
                <w:szCs w:val="22"/>
              </w:rPr>
              <w:t>Jyotsna Dhawan laboratory (inStem</w:t>
            </w:r>
            <w:r w:rsidR="007054C7" w:rsidRPr="00AA2C20">
              <w:rPr>
                <w:rFonts w:ascii="Arial" w:hAnsi="Arial" w:cs="Arial"/>
                <w:sz w:val="22"/>
                <w:szCs w:val="22"/>
              </w:rPr>
              <w:t>, India)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4A54BA3" w14:textId="77777777" w:rsidR="00AA2C20" w:rsidRPr="00AA2C20" w:rsidRDefault="00AA2C20" w:rsidP="00AA2C20">
            <w:pPr>
              <w:rPr>
                <w:rFonts w:ascii="Arial" w:hAnsi="Arial" w:cs="Arial"/>
                <w:sz w:val="22"/>
                <w:szCs w:val="22"/>
              </w:rPr>
            </w:pPr>
            <w:r w:rsidRPr="00AA2C20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TYWxlaDwvQXV0aG9yPjxZZWFyPjIwMTk8L1llYXI+PFJl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</w:fldData>
              </w:fldChar>
            </w:r>
            <w:r w:rsidRPr="00AA2C20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Pr="00AA2C20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TYWxlaDwvQXV0aG9yPjxZZWFyPjIwMTk8L1llYXI+PFJl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</w:fldData>
              </w:fldChar>
            </w:r>
            <w:r w:rsidRPr="00AA2C20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Pr="00AA2C20">
              <w:rPr>
                <w:rFonts w:ascii="Arial" w:hAnsi="Arial" w:cs="Arial"/>
                <w:sz w:val="22"/>
                <w:szCs w:val="22"/>
              </w:rPr>
            </w:r>
            <w:r w:rsidRPr="00AA2C20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AA2C20">
              <w:rPr>
                <w:rFonts w:ascii="Arial" w:hAnsi="Arial" w:cs="Arial"/>
                <w:sz w:val="22"/>
                <w:szCs w:val="22"/>
              </w:rPr>
            </w:r>
            <w:r w:rsidRPr="00AA2C20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AA2C20">
              <w:rPr>
                <w:rFonts w:ascii="Arial" w:hAnsi="Arial" w:cs="Arial"/>
                <w:noProof/>
                <w:sz w:val="22"/>
                <w:szCs w:val="22"/>
              </w:rPr>
              <w:t>(</w:t>
            </w:r>
            <w:hyperlink w:anchor="_ENREF_2" w:tooltip="Saleh, 2019 #179" w:history="1">
              <w:r w:rsidRPr="00AA2C20">
                <w:rPr>
                  <w:rFonts w:ascii="Arial" w:hAnsi="Arial" w:cs="Arial"/>
                  <w:noProof/>
                  <w:sz w:val="22"/>
                  <w:szCs w:val="22"/>
                </w:rPr>
                <w:t>Saleh et al., 2019</w:t>
              </w:r>
            </w:hyperlink>
            <w:r w:rsidRPr="00AA2C20">
              <w:rPr>
                <w:rFonts w:ascii="Arial" w:hAnsi="Arial" w:cs="Arial"/>
                <w:noProof/>
                <w:sz w:val="22"/>
                <w:szCs w:val="22"/>
              </w:rPr>
              <w:t>)</w:t>
            </w:r>
            <w:r w:rsidRPr="00AA2C20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  <w:p w14:paraId="36E20787" w14:textId="39D5A846" w:rsidR="00F81E1A" w:rsidRPr="00AA2C20" w:rsidRDefault="00F81E1A" w:rsidP="00AA2C20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8479372" w14:textId="7BA1F0A0" w:rsidR="00F81E1A" w:rsidRPr="007054C7" w:rsidRDefault="00F81E1A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126F43" w:rsidRPr="00126F43" w14:paraId="4E83E70C" w14:textId="77777777" w:rsidTr="003B2B12">
        <w:trPr>
          <w:trHeight w:val="78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15B1102A" w14:textId="5D4B6C18" w:rsidR="00F81E1A" w:rsidRPr="007054C7" w:rsidRDefault="00F81E1A" w:rsidP="003503BD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7054C7">
              <w:rPr>
                <w:rFonts w:ascii="Arial" w:hAnsi="Arial" w:cs="Arial"/>
                <w:sz w:val="22"/>
                <w:szCs w:val="22"/>
              </w:rPr>
              <w:t>cell line (</w:t>
            </w:r>
            <w:r w:rsidRPr="007054C7">
              <w:rPr>
                <w:rFonts w:ascii="Arial" w:hAnsi="Arial" w:cs="Arial"/>
                <w:i/>
                <w:sz w:val="22"/>
                <w:szCs w:val="22"/>
              </w:rPr>
              <w:t xml:space="preserve">Homo </w:t>
            </w:r>
            <w:r w:rsidR="007054C7" w:rsidRPr="007054C7">
              <w:rPr>
                <w:rFonts w:ascii="Arial" w:hAnsi="Arial" w:cs="Arial"/>
                <w:i/>
                <w:sz w:val="22"/>
                <w:szCs w:val="22"/>
              </w:rPr>
              <w:t>sapiens</w:t>
            </w:r>
            <w:r w:rsidRPr="007054C7">
              <w:rPr>
                <w:rFonts w:ascii="Arial" w:hAnsi="Arial" w:cs="Arial"/>
                <w:i/>
                <w:sz w:val="22"/>
                <w:szCs w:val="22"/>
              </w:rPr>
              <w:t>)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44C5D1F5" w14:textId="088D135A" w:rsidR="00F81E1A" w:rsidRPr="007054C7" w:rsidRDefault="007054C7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7054C7">
              <w:rPr>
                <w:rFonts w:ascii="Arial" w:hAnsi="Arial" w:cs="Arial"/>
                <w:sz w:val="22"/>
                <w:szCs w:val="22"/>
              </w:rPr>
              <w:t>Human Bone Osteosarcoma Epithelial Cells line (U2OS)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74146E68" w14:textId="6C6C41D6" w:rsidR="00F81E1A" w:rsidRPr="007054C7" w:rsidRDefault="00F81E1A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7054C7">
              <w:rPr>
                <w:rFonts w:ascii="Arial" w:hAnsi="Arial" w:cs="Arial"/>
                <w:sz w:val="22"/>
                <w:szCs w:val="22"/>
              </w:rPr>
              <w:t>Satyajit Mayor (NCBS, India) Laboratory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0B65D4E2" w14:textId="77777777" w:rsidR="00AA2C20" w:rsidRPr="00AA2C20" w:rsidRDefault="00AA2C20" w:rsidP="00AA2C20">
            <w:pPr>
              <w:rPr>
                <w:rFonts w:ascii="Arial" w:hAnsi="Arial" w:cs="Arial"/>
                <w:sz w:val="22"/>
                <w:szCs w:val="22"/>
              </w:rPr>
            </w:pPr>
            <w:r w:rsidRPr="00AA2C20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Pr="00AA2C20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Kalappurakkal&lt;/Author&gt;&lt;Year&gt;2019&lt;/Year&gt;&lt;RecNum&gt;180&lt;/RecNum&gt;&lt;DisplayText&gt;(Kalappurakkal et al., 2019)&lt;/DisplayText&gt;&lt;record&gt;&lt;rec-number&gt;180&lt;/rec-number&gt;&lt;foreign-keys&gt;&lt;key app="EN" db-id="tvzse9r0p5vavqe9vz25ez0tw29920aax0dd" timestamp="1577870586"&gt;180&lt;/key&gt;&lt;/foreign-keys&gt;&lt;ref-type name="Journal Article"&gt;17&lt;/ref-type&gt;&lt;contributors&gt;&lt;authors&gt;&lt;author&gt;Kalappurakkal, J. M.&lt;/author&gt;&lt;author&gt;Anilkumar, A. A.&lt;/author&gt;&lt;author&gt;Patra, C.&lt;/author&gt;&lt;author&gt;van Zanten, T. S.&lt;/author&gt;&lt;author&gt;Sheetz, M. P.&lt;/author&gt;&lt;author&gt;Mayor, S.&lt;/author&gt;&lt;/authors&gt;&lt;/contributors&gt;&lt;auth-address&gt;National Centre for Biological Sciences, Tata Institute of Fundamental Research, Bellary Road, Bangalore, India.&amp;#xD;National Centre for Biological Sciences, Tata Institute of Fundamental Research, Bellary Road, Bangalore, India; St. Johns Research Institute, Bangalore, India.&amp;#xD;Mechanobiology Institute, National University of Singapore, Singapore, Singapore.&amp;#xD;National Centre for Biological Sciences, Tata Institute of Fundamental Research, Bellary Road, Bangalore, India; Institute for Stem Cell Biology and Regenerative Medicine, Bellary Road, Bangalore, India. Electronic address: mayor@ncbs.res.in.&lt;/auth-address&gt;&lt;titles&gt;&lt;title&gt;Integrin Mechano-chemical Signaling Generates Plasma Membrane Nanodomains that Promote Cell Spreading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1738-1756 e23&lt;/pages&gt;&lt;volume&gt;177&lt;/volume&gt;&lt;number&gt;7&lt;/number&gt;&lt;dates&gt;&lt;year&gt;2019&lt;/year&gt;&lt;pub-dates&gt;&lt;date&gt;Jun 13&lt;/date&gt;&lt;/pub-dates&gt;&lt;/dates&gt;&lt;isbn&gt;1097-4172 (Electronic)&amp;#xD;0092-8674 (Linking)&lt;/isbn&gt;&lt;accession-num&gt;31104842&lt;/accession-num&gt;&lt;urls&gt;&lt;related-urls&gt;&lt;url&gt;http://www.ncbi.nlm.nih.gov/pubmed/31104842&lt;/url&gt;&lt;/related-urls&gt;&lt;/urls&gt;&lt;custom2&gt;6879320&lt;/custom2&gt;&lt;electronic-resource-num&gt;10.1016/j.cell.2019.04.037&lt;/electronic-resource-num&gt;&lt;/record&gt;&lt;/Cite&gt;&lt;/EndNote&gt;</w:instrText>
            </w:r>
            <w:r w:rsidRPr="00AA2C20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AA2C20">
              <w:rPr>
                <w:rFonts w:ascii="Arial" w:hAnsi="Arial" w:cs="Arial"/>
                <w:noProof/>
                <w:sz w:val="22"/>
                <w:szCs w:val="22"/>
              </w:rPr>
              <w:t>(</w:t>
            </w:r>
            <w:hyperlink w:anchor="_ENREF_2" w:tooltip="Kalappurakkal, 2019 #180" w:history="1">
              <w:r w:rsidRPr="00AA2C20">
                <w:rPr>
                  <w:rFonts w:ascii="Arial" w:hAnsi="Arial" w:cs="Arial"/>
                  <w:noProof/>
                  <w:sz w:val="22"/>
                  <w:szCs w:val="22"/>
                </w:rPr>
                <w:t>Kalappurakkal et al., 2019</w:t>
              </w:r>
            </w:hyperlink>
            <w:r w:rsidRPr="00AA2C20">
              <w:rPr>
                <w:rFonts w:ascii="Arial" w:hAnsi="Arial" w:cs="Arial"/>
                <w:noProof/>
                <w:sz w:val="22"/>
                <w:szCs w:val="22"/>
              </w:rPr>
              <w:t>)</w:t>
            </w:r>
            <w:r w:rsidRPr="00AA2C20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  <w:p w14:paraId="4EDC73C8" w14:textId="0BBA76A2" w:rsidR="00F81E1A" w:rsidRPr="007054C7" w:rsidRDefault="00F81E1A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7A529DFD" w14:textId="64484A16" w:rsidR="00F81E1A" w:rsidRPr="00126F43" w:rsidRDefault="00F81E1A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126F43" w:rsidRPr="00126F43" w14:paraId="46980E43" w14:textId="77777777" w:rsidTr="003B2B12">
        <w:trPr>
          <w:trHeight w:val="78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973B884" w14:textId="062FAF36" w:rsidR="00F81E1A" w:rsidRPr="007054C7" w:rsidRDefault="00F81E1A" w:rsidP="003503BD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7054C7">
              <w:rPr>
                <w:rFonts w:ascii="Arial" w:hAnsi="Arial" w:cs="Arial"/>
                <w:sz w:val="22"/>
                <w:szCs w:val="22"/>
              </w:rPr>
              <w:t>cell line (</w:t>
            </w:r>
            <w:r w:rsidRPr="007054C7">
              <w:rPr>
                <w:rFonts w:ascii="Arial" w:hAnsi="Arial" w:cs="Arial"/>
                <w:i/>
                <w:sz w:val="22"/>
                <w:szCs w:val="22"/>
              </w:rPr>
              <w:t>Mus musculus)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77A9119" w14:textId="3E57745A" w:rsidR="00F81E1A" w:rsidRPr="007054C7" w:rsidRDefault="007054C7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7054C7">
              <w:rPr>
                <w:rFonts w:ascii="Arial" w:hAnsi="Arial" w:cs="Arial"/>
                <w:sz w:val="22"/>
                <w:szCs w:val="22"/>
              </w:rPr>
              <w:t>C2C12 mouse muscle myoblasts cell line</w:t>
            </w:r>
            <w:r w:rsidR="00F81E1A" w:rsidRPr="007054C7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41D2A32" w14:textId="19E8F813" w:rsidR="00F81E1A" w:rsidRPr="007054C7" w:rsidRDefault="00ED63F0" w:rsidP="003503BD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ED63F0">
              <w:rPr>
                <w:rFonts w:ascii="Arial" w:hAnsi="Arial" w:cs="Arial"/>
                <w:sz w:val="22"/>
                <w:szCs w:val="22"/>
              </w:rPr>
              <w:t xml:space="preserve">American Type </w:t>
            </w:r>
            <w:r>
              <w:rPr>
                <w:rFonts w:ascii="Arial" w:hAnsi="Arial" w:cs="Arial"/>
                <w:sz w:val="22"/>
                <w:szCs w:val="22"/>
              </w:rPr>
              <w:t xml:space="preserve">Culture Collection USA </w:t>
            </w:r>
            <w:r w:rsidRPr="00ED63F0">
              <w:rPr>
                <w:rFonts w:ascii="Arial" w:hAnsi="Arial" w:cs="Arial"/>
                <w:sz w:val="22"/>
                <w:szCs w:val="22"/>
              </w:rPr>
              <w:t>(ATCC)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DE8B041" w14:textId="6DAC8415" w:rsidR="00F81E1A" w:rsidRPr="007054C7" w:rsidRDefault="001E5DD8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cat # CRL-1772, lot #70013341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2BEA3A0" w14:textId="5492D9CD" w:rsidR="00F81E1A" w:rsidRPr="00126F43" w:rsidRDefault="00F81E1A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EB768C" w:rsidRPr="00126F43" w14:paraId="5A5664DA" w14:textId="77777777" w:rsidTr="003B2B12">
        <w:trPr>
          <w:trHeight w:val="78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F67E7B8" w14:textId="77777777" w:rsidR="00EB768C" w:rsidRDefault="00EB768C" w:rsidP="00EB768C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transfected </w:t>
            </w:r>
          </w:p>
          <w:p w14:paraId="1195D1CB" w14:textId="6F0C4CB4" w:rsidR="00EB768C" w:rsidRPr="00126F43" w:rsidRDefault="00EB768C" w:rsidP="00EB768C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  <w:highlight w:val="yellow"/>
              </w:rPr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construct (</w:t>
            </w:r>
            <w:r w:rsidRPr="00EB768C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 xml:space="preserve">Homo </w:t>
            </w:r>
            <w:r w:rsidR="007054C7" w:rsidRPr="00EB768C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piens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B9E0AB9" w14:textId="1BA35F99" w:rsidR="00EB768C" w:rsidRPr="00126F43" w:rsidRDefault="00450F1B" w:rsidP="003F51B8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  <w:highlight w:val="yellow"/>
              </w:rPr>
            </w:pPr>
            <w:r w:rsidRPr="00450F1B">
              <w:rPr>
                <w:rFonts w:ascii="Arial" w:hAnsi="Arial" w:cs="Arial"/>
                <w:sz w:val="22"/>
                <w:szCs w:val="22"/>
              </w:rPr>
              <w:t xml:space="preserve">AmphoPack-293 </w:t>
            </w:r>
            <w:r w:rsidR="003F51B8">
              <w:rPr>
                <w:rFonts w:ascii="Arial" w:hAnsi="Arial" w:cs="Arial"/>
                <w:sz w:val="22"/>
                <w:szCs w:val="22"/>
              </w:rPr>
              <w:t>c</w:t>
            </w:r>
            <w:r w:rsidRPr="00450F1B">
              <w:rPr>
                <w:rFonts w:ascii="Arial" w:hAnsi="Arial" w:cs="Arial"/>
                <w:sz w:val="22"/>
                <w:szCs w:val="22"/>
              </w:rPr>
              <w:t xml:space="preserve">ell </w:t>
            </w:r>
            <w:r w:rsidR="003F51B8">
              <w:rPr>
                <w:rFonts w:ascii="Arial" w:hAnsi="Arial" w:cs="Arial"/>
                <w:sz w:val="22"/>
                <w:szCs w:val="22"/>
              </w:rPr>
              <w:t>l</w:t>
            </w:r>
            <w:r w:rsidRPr="00450F1B">
              <w:rPr>
                <w:rFonts w:ascii="Arial" w:hAnsi="Arial" w:cs="Arial"/>
                <w:sz w:val="22"/>
                <w:szCs w:val="22"/>
              </w:rPr>
              <w:t>ine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90E3AF7" w14:textId="528B2095" w:rsidR="00EB768C" w:rsidRPr="00450F1B" w:rsidRDefault="00643323" w:rsidP="00BC2A50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  <w:highlight w:val="yellow"/>
              </w:rPr>
            </w:pPr>
            <w:r>
              <w:rPr>
                <w:rFonts w:ascii="Arial" w:eastAsia="BatangChe" w:hAnsi="Arial" w:cs="Arial"/>
                <w:sz w:val="22"/>
                <w:szCs w:val="22"/>
              </w:rPr>
              <w:t>Dr Reety Arora</w:t>
            </w:r>
            <w:r w:rsidR="003F51B8">
              <w:rPr>
                <w:rFonts w:ascii="Arial" w:eastAsia="BatangChe" w:hAnsi="Arial" w:cs="Arial"/>
                <w:sz w:val="22"/>
                <w:szCs w:val="22"/>
              </w:rPr>
              <w:t xml:space="preserve"> </w:t>
            </w:r>
            <w:r w:rsidR="00450F1B" w:rsidRPr="00450F1B">
              <w:rPr>
                <w:rFonts w:ascii="Arial" w:eastAsia="BatangChe" w:hAnsi="Arial" w:cs="Arial"/>
                <w:sz w:val="22"/>
                <w:szCs w:val="22"/>
              </w:rPr>
              <w:t>Jyotsn</w:t>
            </w:r>
            <w:r w:rsidR="00BC2A50">
              <w:rPr>
                <w:rFonts w:ascii="Arial" w:eastAsia="BatangChe" w:hAnsi="Arial" w:cs="Arial"/>
                <w:sz w:val="22"/>
                <w:szCs w:val="22"/>
              </w:rPr>
              <w:t xml:space="preserve">a Dhawan laboratory (inStem, </w:t>
            </w:r>
            <w:r w:rsidR="00450F1B" w:rsidRPr="00450F1B">
              <w:rPr>
                <w:rFonts w:ascii="Arial" w:eastAsia="BatangChe" w:hAnsi="Arial" w:cs="Arial"/>
                <w:sz w:val="22"/>
                <w:szCs w:val="22"/>
              </w:rPr>
              <w:t xml:space="preserve">India) 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1F8F4D0" w14:textId="77777777" w:rsidR="00EB768C" w:rsidRPr="00126F43" w:rsidRDefault="00EB768C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  <w:highlight w:val="yellow"/>
              </w:rPr>
            </w:pP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6D4BCA8" w14:textId="03233921" w:rsidR="00EB768C" w:rsidRPr="00126F43" w:rsidRDefault="00450F1B" w:rsidP="00450F1B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Used as host for </w:t>
            </w:r>
            <w:r w:rsidRPr="00450F1B">
              <w:rPr>
                <w:rFonts w:ascii="Arial" w:hAnsi="Arial" w:cs="Arial"/>
                <w:sz w:val="22"/>
                <w:szCs w:val="22"/>
              </w:rPr>
              <w:t>retrovirus</w:t>
            </w:r>
            <w:r>
              <w:rPr>
                <w:rFonts w:ascii="Arial" w:hAnsi="Arial" w:cs="Arial"/>
                <w:sz w:val="22"/>
                <w:szCs w:val="22"/>
              </w:rPr>
              <w:t xml:space="preserve"> production only</w:t>
            </w:r>
          </w:p>
        </w:tc>
      </w:tr>
      <w:tr w:rsidR="00126F43" w:rsidRPr="00126F43" w14:paraId="0D574CCA" w14:textId="77777777" w:rsidTr="003B2B12">
        <w:trPr>
          <w:trHeight w:val="78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3543A62E" w14:textId="092648A3" w:rsidR="00C01A5C" w:rsidRPr="00126F43" w:rsidRDefault="00C01A5C" w:rsidP="003503BD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lastRenderedPageBreak/>
              <w:t>antibody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7F4AFEFC" w14:textId="2366EDD0" w:rsidR="00C01A5C" w:rsidRPr="00126F43" w:rsidRDefault="00C01A5C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nti-Myc Tag (</w:t>
            </w:r>
            <w:r w:rsidRPr="00126F43">
              <w:rPr>
                <w:rFonts w:ascii="Arial" w:hAnsi="Arial" w:cs="Arial"/>
                <w:sz w:val="22"/>
                <w:szCs w:val="22"/>
                <w:shd w:val="clear" w:color="auto" w:fill="FFFFFF"/>
              </w:rPr>
              <w:t>Chicken p</w:t>
            </w:r>
            <w:r w:rsidRPr="00126F43">
              <w:rPr>
                <w:rFonts w:ascii="Arial" w:hAnsi="Arial" w:cs="Arial"/>
                <w:sz w:val="22"/>
                <w:szCs w:val="22"/>
              </w:rPr>
              <w:t>olyclonal)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7B25064D" w14:textId="30C7CCA0" w:rsidR="00C01A5C" w:rsidRPr="00126F43" w:rsidRDefault="00B000AB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Thermo Fisher Scientific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566FA272" w14:textId="108A45E2" w:rsidR="00C01A5C" w:rsidRPr="00126F43" w:rsidRDefault="00C01A5C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AT# A-21281, RRID:AB_2535826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13B7CD9A" w14:textId="23A7A102" w:rsidR="00C01A5C" w:rsidRPr="00126F43" w:rsidRDefault="00C01A5C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Flow (1:250)</w:t>
            </w:r>
          </w:p>
        </w:tc>
      </w:tr>
      <w:tr w:rsidR="00126F43" w:rsidRPr="00126F43" w14:paraId="2872562C" w14:textId="77777777" w:rsidTr="003B2B12">
        <w:trPr>
          <w:trHeight w:val="50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9298B91" w14:textId="3DD90386" w:rsidR="00C01A5C" w:rsidRPr="00126F43" w:rsidRDefault="00C01A5C" w:rsidP="003503BD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  <w:highlight w:val="yellow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ntibody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A2B71D6" w14:textId="77777777" w:rsidR="00C01A5C" w:rsidRPr="00126F43" w:rsidRDefault="00C01A5C" w:rsidP="007214D3">
            <w:pPr>
              <w:pStyle w:val="NormalWeb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 xml:space="preserve">anti-Chicken IgY (H+L) </w:t>
            </w:r>
          </w:p>
          <w:p w14:paraId="4FBB0312" w14:textId="77777777" w:rsidR="00C01A5C" w:rsidRPr="00126F43" w:rsidRDefault="00C01A5C" w:rsidP="007214D3">
            <w:pPr>
              <w:pStyle w:val="NormalWeb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 xml:space="preserve">Cross-Adsorbed Secondary Antibody, </w:t>
            </w:r>
          </w:p>
          <w:p w14:paraId="79DC1DA0" w14:textId="5471ABB2" w:rsidR="00C01A5C" w:rsidRPr="00126F43" w:rsidRDefault="00C01A5C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  <w:highlight w:val="yellow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lexa Fluor 633 (Goat polyclonal)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C698F2B" w14:textId="6CC23D8E" w:rsidR="00C01A5C" w:rsidRPr="00126F43" w:rsidRDefault="00B000AB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  <w:highlight w:val="yellow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Thermo Fisher Scientific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E3419D9" w14:textId="77777777" w:rsidR="00C01A5C" w:rsidRPr="00126F43" w:rsidRDefault="00C01A5C" w:rsidP="00E00A15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AT# A-21103</w:t>
            </w:r>
          </w:p>
          <w:p w14:paraId="48A62AD4" w14:textId="0FD0746C" w:rsidR="00C01A5C" w:rsidRPr="00126F43" w:rsidRDefault="00C01A5C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  <w:highlight w:val="yellow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RRID:AB_2535756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9C5E86D" w14:textId="4B0F1DDD" w:rsidR="00C01A5C" w:rsidRPr="00126F43" w:rsidRDefault="00C01A5C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Flow (1:250)</w:t>
            </w:r>
          </w:p>
        </w:tc>
      </w:tr>
      <w:tr w:rsidR="00126F43" w:rsidRPr="00126F43" w14:paraId="55431B51" w14:textId="77777777" w:rsidTr="003B2B12">
        <w:trPr>
          <w:trHeight w:val="50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7995F8F" w14:textId="075CFFFE" w:rsidR="00C01A5C" w:rsidRPr="00126F43" w:rsidRDefault="00C01A5C" w:rsidP="003503BD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  <w:highlight w:val="yellow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ntibody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1F3EEFA" w14:textId="15D55BD0" w:rsidR="00C01A5C" w:rsidRPr="00126F43" w:rsidRDefault="00C01A5C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  <w:highlight w:val="yellow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 xml:space="preserve">anti-Fyn (Rabbit </w:t>
            </w:r>
            <w:r w:rsidRPr="00126F43">
              <w:rPr>
                <w:rFonts w:ascii="Arial" w:hAnsi="Arial" w:cs="Arial"/>
                <w:sz w:val="22"/>
                <w:szCs w:val="22"/>
                <w:shd w:val="clear" w:color="auto" w:fill="FFFFFF"/>
              </w:rPr>
              <w:t>p</w:t>
            </w:r>
            <w:r w:rsidRPr="00126F43">
              <w:rPr>
                <w:rFonts w:ascii="Arial" w:hAnsi="Arial" w:cs="Arial"/>
                <w:sz w:val="22"/>
                <w:szCs w:val="22"/>
              </w:rPr>
              <w:t>olyclonal)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623DABE" w14:textId="352FF84E" w:rsidR="00C01A5C" w:rsidRPr="00126F43" w:rsidRDefault="00C01A5C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  <w:highlight w:val="yellow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ell Signaling Technology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88B7067" w14:textId="0C559597" w:rsidR="00C01A5C" w:rsidRPr="00126F43" w:rsidRDefault="00C01A5C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  <w:highlight w:val="yellow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at# 4023, RRID:AB_10698604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8642744" w14:textId="4A587FBF" w:rsidR="00C01A5C" w:rsidRPr="00126F43" w:rsidRDefault="00C01A5C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WB (1:750)</w:t>
            </w:r>
          </w:p>
        </w:tc>
      </w:tr>
      <w:tr w:rsidR="00126F43" w:rsidRPr="00126F43" w14:paraId="0339C10B" w14:textId="77777777" w:rsidTr="003B2B12">
        <w:trPr>
          <w:trHeight w:val="50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971733B" w14:textId="178EEC6B" w:rsidR="00C01A5C" w:rsidRPr="00126F43" w:rsidRDefault="00C01A5C" w:rsidP="003503BD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  <w:highlight w:val="yellow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ntibody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05E6192" w14:textId="50363C62" w:rsidR="00C01A5C" w:rsidRPr="00126F43" w:rsidRDefault="00C01A5C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  <w:highlight w:val="yellow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nti-Fyn (Mouse monoclonal)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FD1EE4A" w14:textId="5338E304" w:rsidR="00C01A5C" w:rsidRPr="00126F43" w:rsidRDefault="00C01A5C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  <w:highlight w:val="yellow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bcam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3AF54F7" w14:textId="22AA0CC8" w:rsidR="00C01A5C" w:rsidRPr="00126F43" w:rsidRDefault="00C01A5C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  <w:highlight w:val="yellow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at# ab3116, RRID:AB_303524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85B5788" w14:textId="08A46D8F" w:rsidR="00C01A5C" w:rsidRPr="00126F43" w:rsidRDefault="00C01A5C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IF (1:250)</w:t>
            </w:r>
          </w:p>
        </w:tc>
      </w:tr>
      <w:tr w:rsidR="00126F43" w:rsidRPr="00126F43" w14:paraId="753E6D9A" w14:textId="77777777" w:rsidTr="003B2B12">
        <w:trPr>
          <w:trHeight w:val="78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45608EC8" w14:textId="063B4D73" w:rsidR="00C01A5C" w:rsidRPr="00126F43" w:rsidRDefault="00C01A5C" w:rsidP="003503BD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ntibody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0463281A" w14:textId="77777777" w:rsidR="00C01A5C" w:rsidRPr="00126F43" w:rsidRDefault="00C01A5C" w:rsidP="007214D3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nti- Phospho-Src Family-Tyr416</w:t>
            </w:r>
          </w:p>
          <w:p w14:paraId="24525C5C" w14:textId="6B061F1F" w:rsidR="00C01A5C" w:rsidRPr="00126F43" w:rsidRDefault="00C01A5C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Rabbit polyclonal)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06ADF6C3" w14:textId="396CB4F2" w:rsidR="00C01A5C" w:rsidRPr="00126F43" w:rsidRDefault="00C01A5C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ell Signaling Technology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5AE0594D" w14:textId="688CC64B" w:rsidR="00C01A5C" w:rsidRPr="00126F43" w:rsidRDefault="00C01A5C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at# 2101, RRID:AB_331697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6BCEBD3B" w14:textId="4817AA53" w:rsidR="00C01A5C" w:rsidRPr="00126F43" w:rsidRDefault="00C01A5C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WB (1:750)</w:t>
            </w:r>
          </w:p>
        </w:tc>
      </w:tr>
      <w:tr w:rsidR="00126F43" w:rsidRPr="00126F43" w14:paraId="777A8535" w14:textId="77777777" w:rsidTr="003B2B12">
        <w:trPr>
          <w:trHeight w:val="78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5E842E1" w14:textId="1C2F6DE1" w:rsidR="00C01A5C" w:rsidRPr="00126F43" w:rsidRDefault="00C01A5C" w:rsidP="003503BD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ntibody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A5A9611" w14:textId="5ABC9348" w:rsidR="00C01A5C" w:rsidRPr="00126F43" w:rsidRDefault="00C01A5C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 xml:space="preserve">anti- beta-Actin (Rabbit polyclonal) 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03BF7CD" w14:textId="1D3D7483" w:rsidR="00C01A5C" w:rsidRPr="00126F43" w:rsidRDefault="00C01A5C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ell Signaling Technology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79E1CFB" w14:textId="240AFEEF" w:rsidR="00C01A5C" w:rsidRPr="00126F43" w:rsidRDefault="00C01A5C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at# 4967, RRID:AB_330288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7CABB26" w14:textId="1E072029" w:rsidR="00C01A5C" w:rsidRPr="00126F43" w:rsidRDefault="00C01A5C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WB (1:1000)</w:t>
            </w:r>
          </w:p>
        </w:tc>
      </w:tr>
      <w:tr w:rsidR="00126F43" w:rsidRPr="00126F43" w14:paraId="53DDCB69" w14:textId="77777777" w:rsidTr="003B2B12">
        <w:trPr>
          <w:trHeight w:val="78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76FF9FCF" w14:textId="7615C555" w:rsidR="00C01A5C" w:rsidRPr="00126F43" w:rsidRDefault="00C01A5C" w:rsidP="003503BD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ntibody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47A2B392" w14:textId="084B6109" w:rsidR="00C01A5C" w:rsidRPr="00126F43" w:rsidRDefault="00C01A5C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nti-GFP (Rabbit polyclonal)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47CFCD1E" w14:textId="10B4F515" w:rsidR="00C01A5C" w:rsidRPr="00126F43" w:rsidRDefault="00C01A5C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bcam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09FCD304" w14:textId="4F6AC809" w:rsidR="00C01A5C" w:rsidRPr="00126F43" w:rsidRDefault="00C01A5C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at# ab290, RRID:AB_303395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4337EF22" w14:textId="749523F8" w:rsidR="00C01A5C" w:rsidRPr="00126F43" w:rsidRDefault="00C01A5C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WB (1:5000)</w:t>
            </w:r>
          </w:p>
        </w:tc>
      </w:tr>
      <w:tr w:rsidR="00126F43" w:rsidRPr="00126F43" w14:paraId="72E266D9" w14:textId="77777777" w:rsidTr="003B2B12">
        <w:trPr>
          <w:trHeight w:val="106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7ED14FBC" w14:textId="2D636A77" w:rsidR="00C01A5C" w:rsidRPr="00126F43" w:rsidRDefault="00C01A5C" w:rsidP="003503BD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ntibody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3EECE246" w14:textId="21EF6C2B" w:rsidR="00C01A5C" w:rsidRPr="00126F43" w:rsidRDefault="00C01A5C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nti- GFP (D5.1) XP (Rabbit monoclonal)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20B15E64" w14:textId="48D278DC" w:rsidR="00C01A5C" w:rsidRPr="00126F43" w:rsidRDefault="00C01A5C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ell Signaling Technology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4F7ED654" w14:textId="5FFDABE4" w:rsidR="00C01A5C" w:rsidRPr="00126F43" w:rsidRDefault="00C01A5C" w:rsidP="003503BD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at# 2956, RRID:AB_1196615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4FF1309A" w14:textId="30206A16" w:rsidR="00C01A5C" w:rsidRPr="00126F43" w:rsidRDefault="00C01A5C" w:rsidP="00A6167F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WB (1:1000)</w:t>
            </w:r>
          </w:p>
        </w:tc>
      </w:tr>
      <w:tr w:rsidR="00126F43" w:rsidRPr="00126F43" w14:paraId="36F44EB6" w14:textId="77777777" w:rsidTr="003B2B12">
        <w:trPr>
          <w:trHeight w:val="106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7067E22" w14:textId="239963EA" w:rsidR="00C01A5C" w:rsidRPr="00126F43" w:rsidRDefault="00C01A5C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ntibody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F21CE24" w14:textId="2441F140" w:rsidR="00C01A5C" w:rsidRPr="00126F43" w:rsidRDefault="00C01A5C" w:rsidP="007214D3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nti-poly-Histidine Unconjugated clone HIS-1 (Mouse monoclonal)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EEE3B94" w14:textId="3AF01E34" w:rsidR="00C01A5C" w:rsidRPr="00126F43" w:rsidRDefault="00C01A5C" w:rsidP="007214D3">
            <w:pPr>
              <w:pStyle w:val="NormalWeb"/>
              <w:spacing w:before="0" w:beforeAutospacing="0" w:after="0" w:afterAutospacing="0"/>
              <w:ind w:left="120"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Sigma-Aldrich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4708A63" w14:textId="6F384A6A" w:rsidR="00C01A5C" w:rsidRPr="00126F43" w:rsidRDefault="00C01A5C" w:rsidP="00E00A15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at# H1029, RRID:AB_260015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C79C7D8" w14:textId="55C14EF7" w:rsidR="00C01A5C" w:rsidRPr="00126F43" w:rsidRDefault="00C01A5C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WB (1:3000)</w:t>
            </w:r>
          </w:p>
        </w:tc>
      </w:tr>
      <w:tr w:rsidR="00126F43" w:rsidRPr="00126F43" w14:paraId="6DB53E0B" w14:textId="77777777" w:rsidTr="003B2B12">
        <w:trPr>
          <w:trHeight w:val="106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D881E88" w14:textId="24B7282E" w:rsidR="00C01A5C" w:rsidRPr="00126F43" w:rsidRDefault="00C01A5C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lastRenderedPageBreak/>
              <w:t>antibody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A0823DE" w14:textId="42F82AFB" w:rsidR="00C01A5C" w:rsidRPr="00126F43" w:rsidRDefault="00C01A5C" w:rsidP="007214D3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nti-mouse IgG, HRP-linked (</w:t>
            </w:r>
            <w:r w:rsidRPr="00126F43">
              <w:rPr>
                <w:rFonts w:ascii="Arial" w:hAnsi="Arial" w:cs="Arial"/>
                <w:sz w:val="22"/>
                <w:szCs w:val="22"/>
                <w:shd w:val="clear" w:color="auto" w:fill="FFFFFF"/>
              </w:rPr>
              <w:t xml:space="preserve">Horse unknown) 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554DB08" w14:textId="1E04548A" w:rsidR="00C01A5C" w:rsidRPr="00126F43" w:rsidRDefault="00C01A5C" w:rsidP="00803694">
            <w:pPr>
              <w:pStyle w:val="NormalWeb"/>
              <w:spacing w:before="0" w:beforeAutospacing="0" w:after="0" w:afterAutospacing="0"/>
              <w:ind w:left="120"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ell Signaling Technology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363A484" w14:textId="5EA36ED6" w:rsidR="00C01A5C" w:rsidRPr="00126F43" w:rsidRDefault="00C01A5C" w:rsidP="00E00A15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at# 7076, RRID:AB_330924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0AB10ED" w14:textId="3005C9F9" w:rsidR="00C01A5C" w:rsidRPr="00126F43" w:rsidRDefault="00C01A5C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WB (1:3000)</w:t>
            </w:r>
          </w:p>
        </w:tc>
      </w:tr>
      <w:tr w:rsidR="00126F43" w:rsidRPr="00126F43" w14:paraId="6115EED0" w14:textId="77777777" w:rsidTr="003B2B12">
        <w:trPr>
          <w:trHeight w:val="106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4C5AC8C" w14:textId="5BD43271" w:rsidR="00C01A5C" w:rsidRPr="00126F43" w:rsidRDefault="00C01A5C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ntibody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E792B89" w14:textId="714165FB" w:rsidR="00C01A5C" w:rsidRPr="00126F43" w:rsidRDefault="00C01A5C" w:rsidP="00EE2199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nti-rabbit IgG, HRP-linked (</w:t>
            </w:r>
            <w:r w:rsidRPr="00126F43">
              <w:rPr>
                <w:rFonts w:ascii="Arial" w:hAnsi="Arial" w:cs="Arial"/>
                <w:sz w:val="22"/>
                <w:szCs w:val="22"/>
                <w:shd w:val="clear" w:color="auto" w:fill="FFFFFF"/>
              </w:rPr>
              <w:t>Goat polyclonal)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987F4D9" w14:textId="0C321AAF" w:rsidR="00C01A5C" w:rsidRPr="00126F43" w:rsidRDefault="00C01A5C" w:rsidP="00803694">
            <w:pPr>
              <w:pStyle w:val="NormalWeb"/>
              <w:spacing w:before="0" w:beforeAutospacing="0" w:after="0" w:afterAutospacing="0"/>
              <w:ind w:left="120"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ell Signaling Technology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FC8E6A7" w14:textId="374237E0" w:rsidR="00C01A5C" w:rsidRPr="00126F43" w:rsidRDefault="00C01A5C" w:rsidP="00E00A15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at# 7074, RRID:AB_2099233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9454287" w14:textId="2E0196EE" w:rsidR="00C01A5C" w:rsidRPr="00126F43" w:rsidRDefault="00C01A5C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WB (1:3000)</w:t>
            </w:r>
          </w:p>
        </w:tc>
      </w:tr>
      <w:tr w:rsidR="00126F43" w:rsidRPr="00126F43" w14:paraId="32E249B1" w14:textId="77777777" w:rsidTr="003B2B12">
        <w:trPr>
          <w:trHeight w:val="106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5420771" w14:textId="60DD9438" w:rsidR="00C01A5C" w:rsidRPr="00126F43" w:rsidRDefault="00C01A5C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ntibody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12433D1" w14:textId="2CD18D7E" w:rsidR="00C01A5C" w:rsidRPr="00126F43" w:rsidRDefault="00C01A5C" w:rsidP="007214D3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nti p44/42 MAPKErk1/2, 137F5 (Rabbit monoclonal)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4E4DADB" w14:textId="4272EF33" w:rsidR="00C01A5C" w:rsidRPr="00126F43" w:rsidRDefault="00C01A5C" w:rsidP="00803694">
            <w:pPr>
              <w:pStyle w:val="NormalWeb"/>
              <w:spacing w:before="0" w:beforeAutospacing="0" w:after="0" w:afterAutospacing="0"/>
              <w:ind w:left="120"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ell Signaling Technology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AACB5D6" w14:textId="55F6BD8A" w:rsidR="00C01A5C" w:rsidRPr="00126F43" w:rsidRDefault="00C01A5C" w:rsidP="00E00A15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at# 4695, RRID:AB_390779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EC8A803" w14:textId="1F6DA6F0" w:rsidR="00C01A5C" w:rsidRPr="00126F43" w:rsidRDefault="00C01A5C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WB (1:1000)</w:t>
            </w:r>
          </w:p>
        </w:tc>
      </w:tr>
      <w:tr w:rsidR="00126F43" w:rsidRPr="00126F43" w14:paraId="59D7E782" w14:textId="77777777" w:rsidTr="003B2B12">
        <w:trPr>
          <w:trHeight w:val="106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1E02605" w14:textId="30565C30" w:rsidR="00C01A5C" w:rsidRPr="00126F43" w:rsidRDefault="00C01A5C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ntibody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F1F4D82" w14:textId="44937247" w:rsidR="00C01A5C" w:rsidRPr="00126F43" w:rsidRDefault="00C01A5C" w:rsidP="007214D3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nti-Phospho-p44/42 MAPK Erk1/2, Thr202/Tyr204 (Rabbit polyclonal)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EED36D7" w14:textId="2D3EA526" w:rsidR="00C01A5C" w:rsidRPr="00126F43" w:rsidRDefault="00C01A5C" w:rsidP="00803694">
            <w:pPr>
              <w:pStyle w:val="NormalWeb"/>
              <w:spacing w:before="0" w:beforeAutospacing="0" w:after="0" w:afterAutospacing="0"/>
              <w:ind w:left="120"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ell Signaling Technology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D5DB2F1" w14:textId="120BDD0C" w:rsidR="00C01A5C" w:rsidRPr="00126F43" w:rsidRDefault="00C01A5C" w:rsidP="00E00A15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at# 9101, RRID:AB_331646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EA6A369" w14:textId="69A46A4E" w:rsidR="00C01A5C" w:rsidRPr="00126F43" w:rsidRDefault="00C01A5C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WB (1:1000)</w:t>
            </w:r>
          </w:p>
        </w:tc>
      </w:tr>
      <w:tr w:rsidR="00126F43" w:rsidRPr="00126F43" w14:paraId="582CFEF3" w14:textId="77777777" w:rsidTr="003B2B12">
        <w:trPr>
          <w:trHeight w:val="106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23877BC" w14:textId="04A74B6F" w:rsidR="00C01A5C" w:rsidRPr="00126F43" w:rsidRDefault="00C01A5C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ntibody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DB19393" w14:textId="77777777" w:rsidR="00C01A5C" w:rsidRPr="00126F43" w:rsidRDefault="00C01A5C" w:rsidP="00605EAD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nti-Vinculin</w:t>
            </w:r>
          </w:p>
          <w:p w14:paraId="0B564077" w14:textId="50775B6C" w:rsidR="00C01A5C" w:rsidRPr="00126F43" w:rsidRDefault="00C01A5C" w:rsidP="007214D3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(Mouse monoclonal)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6F3CE8E" w14:textId="7680CF6E" w:rsidR="00C01A5C" w:rsidRPr="00126F43" w:rsidRDefault="00C01A5C" w:rsidP="00803694">
            <w:pPr>
              <w:pStyle w:val="NormalWeb"/>
              <w:spacing w:before="0" w:beforeAutospacing="0" w:after="0" w:afterAutospacing="0"/>
              <w:ind w:left="120"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Sigma-Aldrich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247CF56" w14:textId="6AAAEA0E" w:rsidR="00C01A5C" w:rsidRPr="00126F43" w:rsidRDefault="00C01A5C" w:rsidP="00E00A15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at# V9131, RRID:AB_477629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7EA0776" w14:textId="2DCE4AA4" w:rsidR="00C01A5C" w:rsidRPr="00126F43" w:rsidRDefault="00C01A5C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WB (1:500)</w:t>
            </w:r>
          </w:p>
        </w:tc>
      </w:tr>
      <w:tr w:rsidR="00126F43" w:rsidRPr="00126F43" w14:paraId="57CF9102" w14:textId="77777777" w:rsidTr="003B2B12">
        <w:trPr>
          <w:trHeight w:val="106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211EF1D" w14:textId="7C27D3F3" w:rsidR="00C01A5C" w:rsidRPr="00126F43" w:rsidRDefault="00C01A5C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ntibody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03C5478" w14:textId="77777777" w:rsidR="00C01A5C" w:rsidRPr="00126F43" w:rsidRDefault="00C01A5C" w:rsidP="00605EAD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nti-YES1</w:t>
            </w:r>
          </w:p>
          <w:p w14:paraId="050ECA09" w14:textId="45815576" w:rsidR="00C01A5C" w:rsidRPr="00126F43" w:rsidRDefault="00C01A5C" w:rsidP="007214D3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(Rabbit polyclonal)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3696BFA" w14:textId="77A7CBD1" w:rsidR="00C01A5C" w:rsidRPr="00126F43" w:rsidRDefault="00C01A5C" w:rsidP="00803694">
            <w:pPr>
              <w:pStyle w:val="NormalWeb"/>
              <w:spacing w:before="0" w:beforeAutospacing="0" w:after="0" w:afterAutospacing="0"/>
              <w:ind w:left="120"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Sigma-Aldrich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E6022D7" w14:textId="57FD64D6" w:rsidR="00C01A5C" w:rsidRPr="00126F43" w:rsidRDefault="00C01A5C" w:rsidP="00E00A15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at# HPA026480, RRID:AB_1858921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9255234" w14:textId="6BC775A8" w:rsidR="00C01A5C" w:rsidRPr="00126F43" w:rsidRDefault="00C01A5C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WB (1:200)</w:t>
            </w:r>
          </w:p>
        </w:tc>
      </w:tr>
      <w:tr w:rsidR="00126F43" w:rsidRPr="00126F43" w14:paraId="0CC369FF" w14:textId="77777777" w:rsidTr="003B2B12">
        <w:trPr>
          <w:trHeight w:val="106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3B6B128" w14:textId="4F223F98" w:rsidR="00C01A5C" w:rsidRPr="00126F43" w:rsidRDefault="00C01A5C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ntibody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D9D55FE" w14:textId="77777777" w:rsidR="00C01A5C" w:rsidRPr="00126F43" w:rsidRDefault="00C01A5C" w:rsidP="00605EAD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nti-SRC</w:t>
            </w:r>
          </w:p>
          <w:p w14:paraId="12B70335" w14:textId="07F8B4F0" w:rsidR="00C01A5C" w:rsidRPr="00126F43" w:rsidRDefault="00C01A5C" w:rsidP="00535DE7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(Rabbit polyclonal)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202BA29" w14:textId="60590001" w:rsidR="00C01A5C" w:rsidRPr="00126F43" w:rsidRDefault="00C01A5C" w:rsidP="00803694">
            <w:pPr>
              <w:pStyle w:val="NormalWeb"/>
              <w:spacing w:before="0" w:beforeAutospacing="0" w:after="0" w:afterAutospacing="0"/>
              <w:ind w:left="120"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Sigma-Aldrich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DAC6953" w14:textId="3C54A706" w:rsidR="00C01A5C" w:rsidRPr="00126F43" w:rsidRDefault="00C01A5C" w:rsidP="00E00A15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at# HPA030875, RRID:AB_2673640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A5151FF" w14:textId="6D85908F" w:rsidR="00C01A5C" w:rsidRPr="00126F43" w:rsidRDefault="00C01A5C" w:rsidP="00535DE7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WB (1:200)</w:t>
            </w:r>
          </w:p>
        </w:tc>
      </w:tr>
      <w:tr w:rsidR="00126F43" w:rsidRPr="00126F43" w14:paraId="38A3965D" w14:textId="77777777" w:rsidTr="003B2B12">
        <w:trPr>
          <w:trHeight w:val="106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C98AFDB" w14:textId="19F4887D" w:rsidR="00C01A5C" w:rsidRPr="00126F43" w:rsidRDefault="00C01A5C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ntibody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89F261F" w14:textId="04AA4DBB" w:rsidR="00C01A5C" w:rsidRPr="00126F43" w:rsidRDefault="00C01A5C" w:rsidP="008A3C9D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nti-Mouse IgG (H+L) Highly Cross-Adsorbed Secondary Antibody, Alexa Fluor 647 (Goat polyclonal)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C864AA0" w14:textId="5C68D241" w:rsidR="00C01A5C" w:rsidRPr="00126F43" w:rsidRDefault="00C01A5C" w:rsidP="00803694">
            <w:pPr>
              <w:pStyle w:val="NormalWeb"/>
              <w:spacing w:before="0" w:beforeAutospacing="0" w:after="0" w:afterAutospacing="0"/>
              <w:ind w:left="120"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Thermo Fisher Scientific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6E9D462" w14:textId="6E33385E" w:rsidR="00C01A5C" w:rsidRPr="00126F43" w:rsidRDefault="00C01A5C" w:rsidP="00E00A15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at# A-21236, RRID:AB_2535805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385A1FA" w14:textId="15F57957" w:rsidR="00C01A5C" w:rsidRPr="00126F43" w:rsidRDefault="00C01A5C" w:rsidP="00535DE7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IF (1:500)</w:t>
            </w:r>
          </w:p>
        </w:tc>
      </w:tr>
      <w:tr w:rsidR="00126F43" w:rsidRPr="00126F43" w14:paraId="53599329" w14:textId="77777777" w:rsidTr="003B2B12">
        <w:trPr>
          <w:trHeight w:val="106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05A3C87" w14:textId="0840167F" w:rsidR="00C01A5C" w:rsidRPr="00126F43" w:rsidRDefault="00C01A5C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recombinant DNA reagent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277D120" w14:textId="77777777" w:rsidR="00C01A5C" w:rsidRPr="00126F43" w:rsidRDefault="00C01A5C" w:rsidP="00605EAD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pet14b containing</w:t>
            </w:r>
          </w:p>
          <w:p w14:paraId="299E9BFB" w14:textId="2543B4C5" w:rsidR="00C01A5C" w:rsidRPr="00126F43" w:rsidRDefault="00243A6A" w:rsidP="00605EAD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>
              <w:rPr>
                <w:rFonts w:ascii="Arial" w:hAnsi="Arial" w:cs="Arial"/>
                <w:bCs/>
                <w:sz w:val="22"/>
                <w:szCs w:val="22"/>
              </w:rPr>
              <w:t>c</w:t>
            </w:r>
            <w:r w:rsidR="00C01A5C" w:rsidRPr="00126F43">
              <w:rPr>
                <w:rFonts w:ascii="Arial" w:hAnsi="Arial" w:cs="Arial"/>
                <w:bCs/>
                <w:sz w:val="22"/>
                <w:szCs w:val="22"/>
              </w:rPr>
              <w:t xml:space="preserve">oding sequence of SH3 domains of Src, Yes, </w:t>
            </w:r>
            <w:r w:rsidR="00C01A5C" w:rsidRPr="00126F43">
              <w:rPr>
                <w:rFonts w:ascii="Arial" w:hAnsi="Arial" w:cs="Arial"/>
                <w:bCs/>
                <w:sz w:val="22"/>
                <w:szCs w:val="22"/>
              </w:rPr>
              <w:lastRenderedPageBreak/>
              <w:t>Fyn, Hck , Lck, Lyn, Fgr and Blk</w:t>
            </w:r>
            <w:r>
              <w:rPr>
                <w:rFonts w:ascii="Arial" w:hAnsi="Arial" w:cs="Arial"/>
                <w:bCs/>
                <w:sz w:val="22"/>
                <w:szCs w:val="22"/>
              </w:rPr>
              <w:t xml:space="preserve"> </w:t>
            </w:r>
          </w:p>
          <w:p w14:paraId="10D0CD2E" w14:textId="44D2C07A" w:rsidR="00C01A5C" w:rsidRPr="00126F43" w:rsidRDefault="00C01A5C" w:rsidP="00371BD8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(Plasmids)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8E5773C" w14:textId="77777777" w:rsidR="00C01A5C" w:rsidRDefault="00C01A5C" w:rsidP="00803694">
            <w:pPr>
              <w:pStyle w:val="NormalWeb"/>
              <w:spacing w:before="0" w:beforeAutospacing="0" w:after="0" w:afterAutospacing="0"/>
              <w:ind w:left="120" w:right="119"/>
              <w:contextualSpacing/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126F43">
              <w:rPr>
                <w:rFonts w:ascii="Arial" w:hAnsi="Arial" w:cs="Arial"/>
                <w:bCs/>
                <w:sz w:val="22"/>
                <w:szCs w:val="22"/>
              </w:rPr>
              <w:lastRenderedPageBreak/>
              <w:t>Brian Kay lab</w:t>
            </w:r>
          </w:p>
          <w:p w14:paraId="355C11C9" w14:textId="58526A74" w:rsidR="003E2F3A" w:rsidRPr="00126F43" w:rsidRDefault="003E2F3A" w:rsidP="00803694">
            <w:pPr>
              <w:pStyle w:val="NormalWeb"/>
              <w:spacing w:before="0" w:beforeAutospacing="0" w:after="0" w:afterAutospacing="0"/>
              <w:ind w:left="120"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3E2F3A">
              <w:rPr>
                <w:rFonts w:ascii="Arial" w:hAnsi="Arial" w:cs="Arial"/>
                <w:sz w:val="22"/>
                <w:szCs w:val="22"/>
              </w:rPr>
              <w:t>(University of Illinois at Chicago, USA)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8232F14" w14:textId="290AC266" w:rsidR="00C01A5C" w:rsidRPr="00126F43" w:rsidRDefault="00C01A5C" w:rsidP="004F04A0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bookmarkStart w:id="0" w:name="_GoBack"/>
            <w:bookmarkEnd w:id="0"/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8D1CAAF" w14:textId="413460AB" w:rsidR="00C01A5C" w:rsidRPr="00126F43" w:rsidRDefault="004B2438" w:rsidP="004B2438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Used to purify the SH3 domains of SRC family of kinases in this study</w:t>
            </w:r>
          </w:p>
        </w:tc>
      </w:tr>
      <w:tr w:rsidR="00126F43" w:rsidRPr="00126F43" w14:paraId="0EDD5096" w14:textId="77777777" w:rsidTr="003B2B12">
        <w:trPr>
          <w:trHeight w:val="106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FF0A13A" w14:textId="5766E9FE" w:rsidR="00C01A5C" w:rsidRPr="00126F43" w:rsidRDefault="00C01A5C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lastRenderedPageBreak/>
              <w:t>recombinant DNA reagent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D65E9CA" w14:textId="7EA2003C" w:rsidR="00C01A5C" w:rsidRPr="00126F43" w:rsidRDefault="00C01A5C" w:rsidP="00371BD8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 xml:space="preserve">pRK5-c-Fyn (Plasmid) 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9C6BB4E" w14:textId="3C82DCA9" w:rsidR="00C01A5C" w:rsidRPr="00126F43" w:rsidRDefault="00C01A5C" w:rsidP="00803694">
            <w:pPr>
              <w:pStyle w:val="NormalWeb"/>
              <w:spacing w:before="0" w:beforeAutospacing="0" w:after="0" w:afterAutospacing="0"/>
              <w:ind w:left="120"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ddgene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80C7FC6" w14:textId="673FB3C9" w:rsidR="00C01A5C" w:rsidRPr="00126F43" w:rsidRDefault="00C01A5C" w:rsidP="00E00A15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ddgene_16032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28E79A3" w14:textId="11E104E2" w:rsidR="00C01A5C" w:rsidRPr="00126F43" w:rsidRDefault="00C01A5C" w:rsidP="00880E32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126F43" w:rsidRPr="00126F43" w14:paraId="64D22BE2" w14:textId="77777777" w:rsidTr="003B2B12">
        <w:trPr>
          <w:trHeight w:val="106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3A08066" w14:textId="09F49349" w:rsidR="00C01A5C" w:rsidRPr="00126F43" w:rsidRDefault="00C01A5C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recombinant DNA reagent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F6AC1D6" w14:textId="058F1E89" w:rsidR="00C01A5C" w:rsidRPr="00126F43" w:rsidRDefault="00C01A5C" w:rsidP="00605EAD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pTriEx-mCerulean-Rac1 (Plasmid)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D9B2773" w14:textId="4DA18D4B" w:rsidR="00C01A5C" w:rsidRPr="00126F43" w:rsidRDefault="00C01A5C" w:rsidP="00803694">
            <w:pPr>
              <w:pStyle w:val="NormalWeb"/>
              <w:spacing w:before="0" w:beforeAutospacing="0" w:after="0" w:afterAutospacing="0"/>
              <w:ind w:left="120"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Klaus Hahn Laboratory (UNC Chapel Hill, USA)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4455897" w14:textId="49B66763" w:rsidR="00C01A5C" w:rsidRPr="00126F43" w:rsidRDefault="00C01A5C" w:rsidP="00E00A15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36495C3" w14:textId="6A423470" w:rsidR="00C01A5C" w:rsidRPr="00126F43" w:rsidRDefault="00272616" w:rsidP="00272616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 mCerulean </w:t>
            </w:r>
            <w:r w:rsidR="00C01A5C" w:rsidRPr="00126F43">
              <w:rPr>
                <w:rFonts w:ascii="Arial" w:hAnsi="Arial" w:cs="Arial"/>
                <w:sz w:val="22"/>
                <w:szCs w:val="22"/>
              </w:rPr>
              <w:t>spectra</w:t>
            </w:r>
            <w:r>
              <w:rPr>
                <w:rFonts w:ascii="Arial" w:hAnsi="Arial" w:cs="Arial"/>
                <w:sz w:val="22"/>
                <w:szCs w:val="22"/>
              </w:rPr>
              <w:t xml:space="preserve"> shown in Figure 3- figure supplement 2</w:t>
            </w:r>
            <w:r w:rsidRPr="00272616">
              <w:rPr>
                <w:rFonts w:ascii="Arial" w:hAnsi="Arial" w:cs="Arial"/>
                <w:sz w:val="22"/>
                <w:szCs w:val="22"/>
              </w:rPr>
              <w:t>C</w:t>
            </w:r>
          </w:p>
        </w:tc>
      </w:tr>
      <w:tr w:rsidR="00126F43" w:rsidRPr="00126F43" w14:paraId="3B006B5D" w14:textId="77777777" w:rsidTr="003B2B12">
        <w:trPr>
          <w:trHeight w:val="106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56ECC59" w14:textId="538A2E7E" w:rsidR="00C01A5C" w:rsidRPr="00126F43" w:rsidRDefault="00C01A5C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recombinant DNA reagent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79C9453" w14:textId="77777777" w:rsidR="00C01A5C" w:rsidRPr="00126F43" w:rsidRDefault="00C01A5C" w:rsidP="00605EAD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pTriEx-mVenus-CBD</w:t>
            </w:r>
          </w:p>
          <w:p w14:paraId="76A2402E" w14:textId="6CF2EC92" w:rsidR="00C01A5C" w:rsidRPr="00126F43" w:rsidRDefault="00C01A5C" w:rsidP="00605EAD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(Plasmid)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9851A59" w14:textId="19D49412" w:rsidR="00C01A5C" w:rsidRPr="00126F43" w:rsidRDefault="00C01A5C" w:rsidP="00803694">
            <w:pPr>
              <w:pStyle w:val="NormalWeb"/>
              <w:spacing w:before="0" w:beforeAutospacing="0" w:after="0" w:afterAutospacing="0"/>
              <w:ind w:left="120"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Klaus Hahn Laboratory (UNC Chapel Hill, USA)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250A911" w14:textId="0B413721" w:rsidR="00C01A5C" w:rsidRPr="00126F43" w:rsidRDefault="00C01A5C" w:rsidP="00E00A15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B72B7C2" w14:textId="458482C6" w:rsidR="00C01A5C" w:rsidRPr="00126F43" w:rsidRDefault="00272616" w:rsidP="00272616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mVenus </w:t>
            </w:r>
            <w:r w:rsidRPr="00126F43">
              <w:rPr>
                <w:rFonts w:ascii="Arial" w:hAnsi="Arial" w:cs="Arial"/>
                <w:sz w:val="22"/>
                <w:szCs w:val="22"/>
              </w:rPr>
              <w:t>spectra</w:t>
            </w:r>
            <w:r>
              <w:rPr>
                <w:rFonts w:ascii="Arial" w:hAnsi="Arial" w:cs="Arial"/>
                <w:sz w:val="22"/>
                <w:szCs w:val="22"/>
              </w:rPr>
              <w:t xml:space="preserve"> shown in Figure 3- figure supplement 3B</w:t>
            </w:r>
          </w:p>
        </w:tc>
      </w:tr>
      <w:tr w:rsidR="00126F43" w:rsidRPr="00126F43" w14:paraId="3F66E76D" w14:textId="77777777" w:rsidTr="003B2B12">
        <w:trPr>
          <w:trHeight w:val="106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4E3D99F" w14:textId="09BD012B" w:rsidR="00C01A5C" w:rsidRPr="00126F43" w:rsidRDefault="00C01A5C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recombinant DNA reagent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42A8756" w14:textId="77777777" w:rsidR="00C01A5C" w:rsidRPr="00126F43" w:rsidRDefault="00C01A5C" w:rsidP="00C01A5C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 xml:space="preserve">pRetroSuper-shFyn, shRNA to Fyn kinase </w:t>
            </w:r>
          </w:p>
          <w:p w14:paraId="24206E4C" w14:textId="5E96BDAA" w:rsidR="00C01A5C" w:rsidRPr="00126F43" w:rsidRDefault="00C01A5C" w:rsidP="00605EAD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(Plasmid)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B3422AB" w14:textId="3C5EA78F" w:rsidR="00C01A5C" w:rsidRPr="00126F43" w:rsidRDefault="00C01A5C" w:rsidP="00803694">
            <w:pPr>
              <w:pStyle w:val="NormalWeb"/>
              <w:spacing w:before="0" w:beforeAutospacing="0" w:after="0" w:afterAutospacing="0"/>
              <w:ind w:left="120"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ddgene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A22B16A" w14:textId="6FB92A8D" w:rsidR="00C01A5C" w:rsidRPr="00126F43" w:rsidRDefault="00C01A5C" w:rsidP="00E00A15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ddgene_26985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9619622" w14:textId="37D4C791" w:rsidR="004806DC" w:rsidRPr="00126F43" w:rsidRDefault="004806DC" w:rsidP="004806DC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retroviral </w:t>
            </w:r>
          </w:p>
          <w:p w14:paraId="5FC987B7" w14:textId="7E8F7D87" w:rsidR="004806DC" w:rsidRPr="00126F43" w:rsidRDefault="004806DC" w:rsidP="004806DC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plasmid to </w:t>
            </w:r>
          </w:p>
          <w:p w14:paraId="516870DD" w14:textId="5F0DF674" w:rsidR="004806DC" w:rsidRPr="00126F43" w:rsidRDefault="004806DC" w:rsidP="004806DC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 xml:space="preserve">produce </w:t>
            </w:r>
            <w:r w:rsidR="003F51B8">
              <w:rPr>
                <w:rFonts w:ascii="Arial" w:hAnsi="Arial" w:cs="Arial"/>
                <w:sz w:val="22"/>
                <w:szCs w:val="22"/>
              </w:rPr>
              <w:t>retro</w:t>
            </w:r>
            <w:r w:rsidRPr="00126F43">
              <w:rPr>
                <w:rFonts w:ascii="Arial" w:hAnsi="Arial" w:cs="Arial"/>
                <w:sz w:val="22"/>
                <w:szCs w:val="22"/>
              </w:rPr>
              <w:t>virus</w:t>
            </w:r>
            <w:r w:rsidR="00214EF5">
              <w:rPr>
                <w:rFonts w:ascii="Arial" w:hAnsi="Arial" w:cs="Arial"/>
                <w:sz w:val="22"/>
                <w:szCs w:val="22"/>
              </w:rPr>
              <w:t xml:space="preserve"> using </w:t>
            </w:r>
            <w:r w:rsidR="00214EF5" w:rsidRPr="00450F1B">
              <w:rPr>
                <w:rFonts w:ascii="Arial" w:hAnsi="Arial" w:cs="Arial"/>
                <w:sz w:val="22"/>
                <w:szCs w:val="22"/>
              </w:rPr>
              <w:t xml:space="preserve">AmphoPack-293 </w:t>
            </w:r>
            <w:r w:rsidR="00214EF5">
              <w:rPr>
                <w:rFonts w:ascii="Arial" w:hAnsi="Arial" w:cs="Arial"/>
                <w:sz w:val="22"/>
                <w:szCs w:val="22"/>
              </w:rPr>
              <w:t>as host</w:t>
            </w:r>
            <w:r w:rsidRPr="00126F43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="003F51B8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14:paraId="4FFD31A8" w14:textId="25A476EE" w:rsidR="00C01A5C" w:rsidRPr="00126F43" w:rsidRDefault="00C01A5C" w:rsidP="004806DC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126F43" w:rsidRPr="00126F43" w14:paraId="6F833193" w14:textId="77777777" w:rsidTr="003B2B12">
        <w:trPr>
          <w:trHeight w:val="106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C57906C" w14:textId="45C24CE7" w:rsidR="00C01A5C" w:rsidRPr="00126F43" w:rsidRDefault="00C01A5C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recombinant DNA reagent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1D2F59F" w14:textId="77777777" w:rsidR="00C01A5C" w:rsidRPr="00126F43" w:rsidRDefault="00C01A5C" w:rsidP="00C01A5C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eastAsia="BatangChe" w:hAnsi="Arial" w:cs="Arial"/>
                <w:sz w:val="22"/>
                <w:szCs w:val="22"/>
              </w:rPr>
            </w:pPr>
            <w:r w:rsidRPr="00126F43">
              <w:rPr>
                <w:rFonts w:ascii="Arial" w:eastAsia="BatangChe" w:hAnsi="Arial" w:cs="Arial"/>
                <w:sz w:val="22"/>
                <w:szCs w:val="22"/>
              </w:rPr>
              <w:t xml:space="preserve">pSUPER retro puro Scr shRNA, scrambled shRNA control </w:t>
            </w:r>
          </w:p>
          <w:p w14:paraId="564C4B23" w14:textId="4525C90D" w:rsidR="00C01A5C" w:rsidRPr="00126F43" w:rsidRDefault="00C01A5C" w:rsidP="00605EAD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(Plasmid)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7EB57A1" w14:textId="48505931" w:rsidR="00C01A5C" w:rsidRPr="00126F43" w:rsidRDefault="00C01A5C" w:rsidP="00803694">
            <w:pPr>
              <w:pStyle w:val="NormalWeb"/>
              <w:spacing w:before="0" w:beforeAutospacing="0" w:after="0" w:afterAutospacing="0"/>
              <w:ind w:left="120"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ddgene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A8D9421" w14:textId="4D7A8C2F" w:rsidR="00C01A5C" w:rsidRPr="00126F43" w:rsidRDefault="00C01A5C" w:rsidP="00E00A15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Addgene_30520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7B97E0A" w14:textId="77777777" w:rsidR="00214EF5" w:rsidRPr="00126F43" w:rsidRDefault="00214EF5" w:rsidP="00214EF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retroviral </w:t>
            </w:r>
          </w:p>
          <w:p w14:paraId="7225034C" w14:textId="77777777" w:rsidR="00214EF5" w:rsidRPr="00126F43" w:rsidRDefault="00214EF5" w:rsidP="00214EF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plasmid to </w:t>
            </w:r>
          </w:p>
          <w:p w14:paraId="14788B42" w14:textId="56285477" w:rsidR="00C01A5C" w:rsidRPr="00126F43" w:rsidRDefault="00214EF5" w:rsidP="00214EF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 xml:space="preserve">produce </w:t>
            </w:r>
            <w:r>
              <w:rPr>
                <w:rFonts w:ascii="Arial" w:hAnsi="Arial" w:cs="Arial"/>
                <w:sz w:val="22"/>
                <w:szCs w:val="22"/>
              </w:rPr>
              <w:t>retro</w:t>
            </w:r>
            <w:r w:rsidRPr="00126F43">
              <w:rPr>
                <w:rFonts w:ascii="Arial" w:hAnsi="Arial" w:cs="Arial"/>
                <w:sz w:val="22"/>
                <w:szCs w:val="22"/>
              </w:rPr>
              <w:t>virus</w:t>
            </w:r>
            <w:r>
              <w:rPr>
                <w:rFonts w:ascii="Arial" w:hAnsi="Arial" w:cs="Arial"/>
                <w:sz w:val="22"/>
                <w:szCs w:val="22"/>
              </w:rPr>
              <w:t xml:space="preserve"> using </w:t>
            </w:r>
            <w:r w:rsidRPr="00450F1B">
              <w:rPr>
                <w:rFonts w:ascii="Arial" w:hAnsi="Arial" w:cs="Arial"/>
                <w:sz w:val="22"/>
                <w:szCs w:val="22"/>
              </w:rPr>
              <w:t xml:space="preserve">AmphoPack-293 </w:t>
            </w:r>
            <w:r>
              <w:rPr>
                <w:rFonts w:ascii="Arial" w:hAnsi="Arial" w:cs="Arial"/>
                <w:sz w:val="22"/>
                <w:szCs w:val="22"/>
              </w:rPr>
              <w:t>as host</w:t>
            </w:r>
            <w:r w:rsidRPr="00126F43">
              <w:rPr>
                <w:rFonts w:ascii="Arial" w:hAnsi="Arial" w:cs="Arial"/>
                <w:sz w:val="22"/>
                <w:szCs w:val="22"/>
              </w:rPr>
              <w:t xml:space="preserve"> </w:t>
            </w:r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</w:tc>
      </w:tr>
      <w:tr w:rsidR="00126F43" w:rsidRPr="00126F43" w14:paraId="71E10A3A" w14:textId="77777777" w:rsidTr="003B2B12">
        <w:trPr>
          <w:trHeight w:val="106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7FB2FF1" w14:textId="2E939347" w:rsidR="004806DC" w:rsidRPr="00126F43" w:rsidRDefault="004806DC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recombinant DNA reagent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262C45E" w14:textId="4AD2F2F3" w:rsidR="003C162E" w:rsidRPr="00126F43" w:rsidRDefault="003C162E" w:rsidP="003C162E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eastAsia="BatangChe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126F43">
              <w:rPr>
                <w:rFonts w:ascii="Arial" w:eastAsia="BatangChe" w:hAnsi="Arial" w:cs="Arial"/>
                <w:sz w:val="22"/>
                <w:szCs w:val="22"/>
              </w:rPr>
              <w:t>pTriEx-4neo</w:t>
            </w:r>
            <w:r w:rsidR="00905D7F" w:rsidRPr="00126F43">
              <w:rPr>
                <w:rFonts w:ascii="Arial" w:eastAsia="BatangChe" w:hAnsi="Arial" w:cs="Arial"/>
                <w:sz w:val="22"/>
                <w:szCs w:val="22"/>
              </w:rPr>
              <w:t>-</w:t>
            </w:r>
            <w:r w:rsidR="00905D7F" w:rsidRPr="00126F43">
              <w:rPr>
                <w:rFonts w:ascii="Arial" w:hAnsi="Arial" w:cs="Arial"/>
                <w:sz w:val="22"/>
                <w:szCs w:val="22"/>
              </w:rPr>
              <w:t xml:space="preserve"> Novagen</w:t>
            </w:r>
          </w:p>
          <w:p w14:paraId="0A6B0440" w14:textId="2214014C" w:rsidR="003C162E" w:rsidRPr="00126F43" w:rsidRDefault="003C162E" w:rsidP="003C162E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eastAsia="BatangChe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(Plasmid)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68EBA9B" w14:textId="19BF3264" w:rsidR="004806DC" w:rsidRPr="00126F43" w:rsidRDefault="00905D7F" w:rsidP="00803694">
            <w:pPr>
              <w:pStyle w:val="NormalWeb"/>
              <w:spacing w:before="0" w:beforeAutospacing="0" w:after="0" w:afterAutospacing="0"/>
              <w:ind w:left="120"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 xml:space="preserve">Sigma-Aldrich 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C999E5A" w14:textId="3BC948AB" w:rsidR="004806DC" w:rsidRPr="00126F43" w:rsidRDefault="00905D7F" w:rsidP="00E00A15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at # 70933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C5CDEED" w14:textId="15965303" w:rsidR="004806DC" w:rsidRPr="00126F43" w:rsidRDefault="00905D7F" w:rsidP="004806DC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Used as backbone in this study</w:t>
            </w:r>
          </w:p>
        </w:tc>
      </w:tr>
      <w:tr w:rsidR="00126F43" w:rsidRPr="00126F43" w14:paraId="65D7AD27" w14:textId="77777777" w:rsidTr="003B2B12">
        <w:trPr>
          <w:trHeight w:val="106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0C9B6FA" w14:textId="2FFD2BE2" w:rsidR="00C01A5C" w:rsidRPr="00126F43" w:rsidRDefault="00C01A5C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recombinant DNA reagent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57D6260" w14:textId="15F8CBCE" w:rsidR="00C01A5C" w:rsidRPr="00126F43" w:rsidRDefault="00C01A5C" w:rsidP="00605EAD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 xml:space="preserve">Various constructs used (Plasmids) 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633B048" w14:textId="53B2A889" w:rsidR="00C01A5C" w:rsidRPr="00126F43" w:rsidRDefault="00C01A5C" w:rsidP="00803694">
            <w:pPr>
              <w:pStyle w:val="NormalWeb"/>
              <w:spacing w:before="0" w:beforeAutospacing="0" w:after="0" w:afterAutospacing="0"/>
              <w:ind w:left="120"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This paper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7FE5E80" w14:textId="2FCB3B08" w:rsidR="00C01A5C" w:rsidRPr="00126F43" w:rsidRDefault="00C01A5C" w:rsidP="00E00A15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47C0BA6" w14:textId="464BAB2E" w:rsidR="00C01A5C" w:rsidRPr="00126F43" w:rsidRDefault="00A7415B" w:rsidP="00A7415B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A separate list as Supplementary File 2A</w:t>
            </w:r>
          </w:p>
        </w:tc>
      </w:tr>
      <w:tr w:rsidR="00126F43" w:rsidRPr="00126F43" w14:paraId="79ED4EB3" w14:textId="77777777" w:rsidTr="003B2B12">
        <w:trPr>
          <w:trHeight w:val="106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5A6DE1F" w14:textId="08351C55" w:rsidR="00C01A5C" w:rsidRPr="00126F43" w:rsidRDefault="00C01A5C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lastRenderedPageBreak/>
              <w:t>sequence-based reagent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DA408DA" w14:textId="4759A995" w:rsidR="00C01A5C" w:rsidRPr="00126F43" w:rsidRDefault="00C01A5C" w:rsidP="00C01A5C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PCR primers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8F478DF" w14:textId="7C73558A" w:rsidR="00C01A5C" w:rsidRPr="00126F43" w:rsidRDefault="00C01A5C" w:rsidP="00803694">
            <w:pPr>
              <w:pStyle w:val="NormalWeb"/>
              <w:spacing w:before="0" w:beforeAutospacing="0" w:after="0" w:afterAutospacing="0"/>
              <w:ind w:left="120"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This paper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5CDEF95" w14:textId="6FA592EE" w:rsidR="00C01A5C" w:rsidRPr="00126F43" w:rsidRDefault="00C01A5C" w:rsidP="00E00A15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86D088A" w14:textId="5F1D04CD" w:rsidR="00C01A5C" w:rsidRPr="00126F43" w:rsidRDefault="00A857E8" w:rsidP="00A857E8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A separate list as Supplementary File 2B</w:t>
            </w:r>
          </w:p>
        </w:tc>
      </w:tr>
      <w:tr w:rsidR="00126F43" w:rsidRPr="00126F43" w14:paraId="498FECD7" w14:textId="77777777" w:rsidTr="003B2B12">
        <w:trPr>
          <w:trHeight w:val="106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0112A05" w14:textId="6F938603" w:rsidR="00D27D17" w:rsidRPr="00126F43" w:rsidRDefault="00D27D17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peptide, recombinant protein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D85CC39" w14:textId="09890A85" w:rsidR="00D27D17" w:rsidRPr="00126F43" w:rsidRDefault="00D27D17" w:rsidP="00C01A5C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Streptavidin, R-Phycoerythrin Conjugate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0F86858" w14:textId="6965334E" w:rsidR="00D27D17" w:rsidRPr="00126F43" w:rsidRDefault="00D27D17" w:rsidP="00803694">
            <w:pPr>
              <w:pStyle w:val="NormalWeb"/>
              <w:spacing w:before="0" w:beforeAutospacing="0" w:after="0" w:afterAutospacing="0"/>
              <w:ind w:left="120"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Thermo Fisher Scientific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4C7D64E" w14:textId="6A6E30DE" w:rsidR="00D27D17" w:rsidRPr="00126F43" w:rsidRDefault="00D27D17" w:rsidP="00E00A15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at # S866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1753C1D" w14:textId="130198F4" w:rsidR="00D27D17" w:rsidRPr="00126F43" w:rsidRDefault="00D27D17" w:rsidP="007B0A87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Flow (1:</w:t>
            </w:r>
            <w:r w:rsidR="007B0A87">
              <w:rPr>
                <w:rFonts w:ascii="Arial" w:hAnsi="Arial" w:cs="Arial"/>
                <w:sz w:val="22"/>
                <w:szCs w:val="22"/>
              </w:rPr>
              <w:t>250</w:t>
            </w:r>
            <w:r w:rsidRPr="00126F43">
              <w:rPr>
                <w:rFonts w:ascii="Arial" w:hAnsi="Arial" w:cs="Arial"/>
                <w:sz w:val="22"/>
                <w:szCs w:val="22"/>
              </w:rPr>
              <w:t>)</w:t>
            </w:r>
          </w:p>
        </w:tc>
      </w:tr>
      <w:tr w:rsidR="00126F43" w:rsidRPr="00126F43" w14:paraId="42446B62" w14:textId="77777777" w:rsidTr="003B2B12">
        <w:trPr>
          <w:trHeight w:val="106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0125F46" w14:textId="5634B6FC" w:rsidR="00437EB3" w:rsidRPr="00126F43" w:rsidRDefault="00437EB3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peptide, recombinant protein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BDDBD1E" w14:textId="1D07C429" w:rsidR="00437EB3" w:rsidRPr="00126F43" w:rsidRDefault="00437EB3" w:rsidP="00C01A5C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  <w:shd w:val="clear" w:color="auto" w:fill="FFFFFF"/>
              </w:rPr>
              <w:t xml:space="preserve">PDGF-CC, Human 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4AD2D0D" w14:textId="4DFD0FE4" w:rsidR="00437EB3" w:rsidRPr="00126F43" w:rsidRDefault="00437EB3" w:rsidP="00803694">
            <w:pPr>
              <w:pStyle w:val="NormalWeb"/>
              <w:spacing w:before="0" w:beforeAutospacing="0" w:after="0" w:afterAutospacing="0"/>
              <w:ind w:left="120"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Sigma-Aldrich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2A5F6A9" w14:textId="0057841C" w:rsidR="00437EB3" w:rsidRPr="00126F43" w:rsidRDefault="00437EB3" w:rsidP="00E00A15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at #SPR3139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3F467F2" w14:textId="183D12CD" w:rsidR="00437EB3" w:rsidRPr="00126F43" w:rsidRDefault="00437EB3" w:rsidP="00FB6259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Used for Fyn</w:t>
            </w:r>
            <w:r w:rsidR="008D289B">
              <w:rPr>
                <w:rFonts w:ascii="Arial" w:hAnsi="Arial" w:cs="Arial"/>
                <w:sz w:val="22"/>
                <w:szCs w:val="22"/>
              </w:rPr>
              <w:t xml:space="preserve"> kinase</w:t>
            </w:r>
            <w:r w:rsidRPr="00126F43">
              <w:rPr>
                <w:rFonts w:ascii="Arial" w:hAnsi="Arial" w:cs="Arial"/>
                <w:sz w:val="22"/>
                <w:szCs w:val="22"/>
              </w:rPr>
              <w:t xml:space="preserve"> activation in  HEK293T and U2OS cells </w:t>
            </w:r>
          </w:p>
        </w:tc>
      </w:tr>
      <w:tr w:rsidR="00126F43" w:rsidRPr="00126F43" w14:paraId="778BBFAE" w14:textId="77777777" w:rsidTr="003B2B12">
        <w:trPr>
          <w:trHeight w:val="106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5089CB6" w14:textId="6525C445" w:rsidR="00437EB3" w:rsidRPr="00126F43" w:rsidRDefault="00437EB3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peptide, recombinant protein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670EA00" w14:textId="76CD39FB" w:rsidR="00437EB3" w:rsidRPr="00126F43" w:rsidRDefault="00437EB3" w:rsidP="00C01A5C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  <w:shd w:val="clear" w:color="auto" w:fill="FFFFFF"/>
              </w:rPr>
              <w:t>PDGF-BB, Mouse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4CDF3D2" w14:textId="3A365CBA" w:rsidR="00437EB3" w:rsidRPr="00126F43" w:rsidRDefault="00437EB3" w:rsidP="00803694">
            <w:pPr>
              <w:pStyle w:val="NormalWeb"/>
              <w:spacing w:before="0" w:beforeAutospacing="0" w:after="0" w:afterAutospacing="0"/>
              <w:ind w:left="120"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Sigma-Aldrich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C0F6F65" w14:textId="52901FDD" w:rsidR="00437EB3" w:rsidRPr="00126F43" w:rsidRDefault="00437EB3" w:rsidP="00E00A15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at #SPR3229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73140B2" w14:textId="573B93A8" w:rsidR="00437EB3" w:rsidRPr="00126F43" w:rsidRDefault="00437EB3" w:rsidP="00FB6259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Used for Fyn</w:t>
            </w:r>
            <w:r w:rsidR="008D289B">
              <w:rPr>
                <w:rFonts w:ascii="Arial" w:hAnsi="Arial" w:cs="Arial"/>
                <w:sz w:val="22"/>
                <w:szCs w:val="22"/>
              </w:rPr>
              <w:t xml:space="preserve"> kinase</w:t>
            </w:r>
            <w:r w:rsidRPr="00126F43">
              <w:rPr>
                <w:rFonts w:ascii="Arial" w:hAnsi="Arial" w:cs="Arial"/>
                <w:sz w:val="22"/>
                <w:szCs w:val="22"/>
              </w:rPr>
              <w:t xml:space="preserve"> activation in  C2C12 cells</w:t>
            </w:r>
          </w:p>
        </w:tc>
      </w:tr>
      <w:tr w:rsidR="00126F43" w:rsidRPr="00126F43" w14:paraId="010A3F8B" w14:textId="77777777" w:rsidTr="003B2B12">
        <w:trPr>
          <w:trHeight w:val="106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C19E7EB" w14:textId="4E47A086" w:rsidR="00437EB3" w:rsidRPr="00126F43" w:rsidRDefault="00437EB3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  <w:highlight w:val="yellow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ommercial assay or kit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8E319CE" w14:textId="0923BA77" w:rsidR="00437EB3" w:rsidRPr="00126F43" w:rsidRDefault="00437EB3" w:rsidP="00C01A5C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Pierce™ BCA Protein Assay Kit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B61E234" w14:textId="72C04FD1" w:rsidR="00437EB3" w:rsidRPr="00126F43" w:rsidRDefault="00437EB3" w:rsidP="00803694">
            <w:pPr>
              <w:pStyle w:val="NormalWeb"/>
              <w:spacing w:before="0" w:beforeAutospacing="0" w:after="0" w:afterAutospacing="0"/>
              <w:ind w:left="120"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Thermo Fisher Scientific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52FD416" w14:textId="127042B4" w:rsidR="00437EB3" w:rsidRPr="00126F43" w:rsidRDefault="00437EB3" w:rsidP="00E00A15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at # 23225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6E818C0" w14:textId="77777777" w:rsidR="00437EB3" w:rsidRPr="00126F43" w:rsidRDefault="00437EB3" w:rsidP="00FB6259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126F43" w:rsidRPr="00126F43" w14:paraId="3CE3A7B9" w14:textId="77777777" w:rsidTr="003B2B12">
        <w:trPr>
          <w:trHeight w:val="1221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8A3581B" w14:textId="6AEB0AF3" w:rsidR="00437EB3" w:rsidRPr="00126F43" w:rsidRDefault="00437EB3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ommercial assay or kit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EE4695C" w14:textId="77777777" w:rsidR="00437EB3" w:rsidRPr="00126F43" w:rsidRDefault="00437EB3" w:rsidP="003B2B12">
            <w:pPr>
              <w:pStyle w:val="NormalWeb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</w:p>
          <w:p w14:paraId="6D77DAB9" w14:textId="5141CA7A" w:rsidR="00437EB3" w:rsidRPr="00126F43" w:rsidRDefault="00437EB3" w:rsidP="003B2B12">
            <w:pPr>
              <w:pStyle w:val="NormalWeb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Zymoprep Yeast Plasmid Miniprep II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A0EE006" w14:textId="49C9180F" w:rsidR="00437EB3" w:rsidRPr="00126F43" w:rsidRDefault="00AF79F7" w:rsidP="00803694">
            <w:pPr>
              <w:pStyle w:val="NormalWeb"/>
              <w:spacing w:before="0" w:beforeAutospacing="0" w:after="0" w:afterAutospacing="0"/>
              <w:ind w:left="120"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F79F7">
              <w:rPr>
                <w:rFonts w:ascii="Arial" w:hAnsi="Arial" w:cs="Arial"/>
                <w:sz w:val="22"/>
                <w:szCs w:val="22"/>
              </w:rPr>
              <w:t>Zymo-Corp USA</w:t>
            </w:r>
            <w:r w:rsidR="00437EB3" w:rsidRPr="00126F43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7B5008D" w14:textId="6E16E3ED" w:rsidR="00437EB3" w:rsidRPr="00126F43" w:rsidRDefault="00437EB3" w:rsidP="00E00A15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at # D2004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5E2E7CF" w14:textId="7F1A9D5D" w:rsidR="00437EB3" w:rsidRPr="00126F43" w:rsidRDefault="00437EB3" w:rsidP="00FB6259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9754BF" w:rsidRPr="00126F43" w14:paraId="28D7D214" w14:textId="77777777" w:rsidTr="003B2B12">
        <w:trPr>
          <w:trHeight w:val="106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B4B5C38" w14:textId="2F1E9A91" w:rsidR="009754BF" w:rsidRPr="00126F43" w:rsidRDefault="009754BF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ommercial assay or kit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51D9D99" w14:textId="16303E51" w:rsidR="009754BF" w:rsidRPr="00126F43" w:rsidRDefault="009754BF" w:rsidP="003B2B12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Glutathione sepharose 4 Fast Flow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C33B479" w14:textId="70158AC6" w:rsidR="009754BF" w:rsidRPr="00126F43" w:rsidRDefault="009754BF" w:rsidP="00803694">
            <w:pPr>
              <w:pStyle w:val="NormalWeb"/>
              <w:spacing w:before="0" w:beforeAutospacing="0" w:after="0" w:afterAutospacing="0"/>
              <w:ind w:left="120"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Sigma-Aldrich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69F6125" w14:textId="2D083E8C" w:rsidR="009754BF" w:rsidRPr="00126F43" w:rsidRDefault="009754BF" w:rsidP="00E00A15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at # GE17-5132-01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B5EA473" w14:textId="77777777" w:rsidR="009754BF" w:rsidRPr="00126F43" w:rsidRDefault="009754BF" w:rsidP="00FB6259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9754BF" w:rsidRPr="00126F43" w14:paraId="4BD7E5CA" w14:textId="77777777" w:rsidTr="003B2B12">
        <w:trPr>
          <w:trHeight w:val="106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B600ABC" w14:textId="2E78FE97" w:rsidR="009754BF" w:rsidRPr="00126F43" w:rsidRDefault="009754BF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ommercial assay or kit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E88AE5A" w14:textId="0B08BCBB" w:rsidR="009754BF" w:rsidRPr="00126F43" w:rsidRDefault="009754BF" w:rsidP="00605EAD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Ni-NTA agarose beads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C95ADA8" w14:textId="665E4F4C" w:rsidR="009754BF" w:rsidRPr="00126F43" w:rsidRDefault="009754BF" w:rsidP="00803694">
            <w:pPr>
              <w:pStyle w:val="NormalWeb"/>
              <w:spacing w:before="0" w:beforeAutospacing="0" w:after="0" w:afterAutospacing="0"/>
              <w:ind w:left="120"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Thermo Fisher Scientific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533BC5A" w14:textId="7DE8F6FB" w:rsidR="009754BF" w:rsidRPr="00126F43" w:rsidRDefault="009754BF" w:rsidP="00E00A15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at # R90101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CCDBCFD" w14:textId="77777777" w:rsidR="009754BF" w:rsidRPr="00126F43" w:rsidRDefault="009754BF" w:rsidP="00FB6259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9754BF" w:rsidRPr="00126F43" w14:paraId="245465B5" w14:textId="77777777" w:rsidTr="003B2B12">
        <w:trPr>
          <w:trHeight w:val="106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E3846AC" w14:textId="6120700F" w:rsidR="009754BF" w:rsidRPr="00126F43" w:rsidRDefault="009754BF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ommercial assay or kit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FFC130B" w14:textId="73BF5E8D" w:rsidR="009754BF" w:rsidRPr="00126F43" w:rsidRDefault="009754BF" w:rsidP="00605EAD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Dynabeads Biotin Binder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4736FAD" w14:textId="505851A4" w:rsidR="009754BF" w:rsidRPr="00126F43" w:rsidRDefault="009754BF" w:rsidP="002B42BA">
            <w:pPr>
              <w:pStyle w:val="NormalWeb"/>
              <w:spacing w:before="0" w:beforeAutospacing="0" w:after="0" w:afterAutospacing="0"/>
              <w:ind w:left="120"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Thermo Fisher Scientific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B902228" w14:textId="3EFC618D" w:rsidR="009754BF" w:rsidRPr="00126F43" w:rsidRDefault="009754BF" w:rsidP="00E00A15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at #11047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37B1800" w14:textId="77777777" w:rsidR="009754BF" w:rsidRPr="00126F43" w:rsidRDefault="009754BF" w:rsidP="00FB6259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9754BF" w:rsidRPr="00126F43" w14:paraId="3D154440" w14:textId="77777777" w:rsidTr="003B2B12">
        <w:trPr>
          <w:trHeight w:val="106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55F6BD1" w14:textId="279CB8ED" w:rsidR="009754BF" w:rsidRPr="00126F43" w:rsidRDefault="009754BF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hemical compound, drug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8B7E992" w14:textId="3E7DD4FB" w:rsidR="009754BF" w:rsidRPr="00126F43" w:rsidRDefault="009754BF" w:rsidP="00605EAD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  <w:shd w:val="clear" w:color="auto" w:fill="FFFFFF"/>
              </w:rPr>
              <w:t>SU6656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2886C2B" w14:textId="1DA9D7DA" w:rsidR="009754BF" w:rsidRPr="00126F43" w:rsidRDefault="009754BF" w:rsidP="00803694">
            <w:pPr>
              <w:pStyle w:val="NormalWeb"/>
              <w:spacing w:before="0" w:beforeAutospacing="0" w:after="0" w:afterAutospacing="0"/>
              <w:ind w:left="120"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Sigma-Aldrich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6AA7733" w14:textId="50B869FB" w:rsidR="009754BF" w:rsidRPr="00126F43" w:rsidRDefault="009754BF" w:rsidP="00E00A15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at</w:t>
            </w:r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126F43">
              <w:rPr>
                <w:rFonts w:ascii="Arial" w:hAnsi="Arial" w:cs="Arial"/>
                <w:sz w:val="22"/>
                <w:szCs w:val="22"/>
              </w:rPr>
              <w:t># S9692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4ABC79B" w14:textId="04ABC4EA" w:rsidR="009754BF" w:rsidRPr="00126F43" w:rsidRDefault="00C4373F" w:rsidP="00FB6259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a selective Src family kinase</w:t>
            </w:r>
            <w:r w:rsidR="009754BF" w:rsidRPr="00126F43">
              <w:rPr>
                <w:rFonts w:ascii="Arial" w:hAnsi="Arial" w:cs="Arial"/>
                <w:sz w:val="22"/>
                <w:szCs w:val="22"/>
              </w:rPr>
              <w:t xml:space="preserve">  inhibitor used in this paper</w:t>
            </w:r>
          </w:p>
        </w:tc>
      </w:tr>
      <w:tr w:rsidR="009754BF" w:rsidRPr="00126F43" w14:paraId="0A3C8934" w14:textId="77777777" w:rsidTr="003B2B12">
        <w:trPr>
          <w:trHeight w:val="106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DB3F1F2" w14:textId="39FAAC7D" w:rsidR="009754BF" w:rsidRPr="00126F43" w:rsidRDefault="009754BF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lastRenderedPageBreak/>
              <w:t>chemical compound, drug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B55B684" w14:textId="0DDCD40F" w:rsidR="009754BF" w:rsidRPr="00126F43" w:rsidRDefault="009754BF" w:rsidP="00605EAD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  <w:shd w:val="clear" w:color="auto" w:fill="FFFFFF"/>
              </w:rPr>
              <w:t>FAK inhibitor PF-562271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247CB7C" w14:textId="3E8A929B" w:rsidR="009754BF" w:rsidRPr="00126F43" w:rsidRDefault="009754BF" w:rsidP="00803694">
            <w:pPr>
              <w:pStyle w:val="NormalWeb"/>
              <w:spacing w:before="0" w:beforeAutospacing="0" w:after="0" w:afterAutospacing="0"/>
              <w:ind w:left="120"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Selleckchem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7560C3F" w14:textId="28DEE7ED" w:rsidR="009754BF" w:rsidRPr="00126F43" w:rsidRDefault="009754BF" w:rsidP="00E00A15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at# S2890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B208934" w14:textId="0A743D67" w:rsidR="009754BF" w:rsidRPr="00126F43" w:rsidRDefault="009754BF" w:rsidP="00FB6259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B3A95">
              <w:rPr>
                <w:rFonts w:ascii="Arial" w:hAnsi="Arial" w:cs="Arial"/>
                <w:sz w:val="22"/>
                <w:szCs w:val="22"/>
              </w:rPr>
              <w:t xml:space="preserve">FAK </w:t>
            </w:r>
            <w:r w:rsidRPr="00126F43">
              <w:rPr>
                <w:rFonts w:ascii="Arial" w:hAnsi="Arial" w:cs="Arial"/>
                <w:sz w:val="22"/>
                <w:szCs w:val="22"/>
              </w:rPr>
              <w:t>inhibitor used in this paper</w:t>
            </w:r>
          </w:p>
        </w:tc>
      </w:tr>
      <w:tr w:rsidR="009754BF" w:rsidRPr="00126F43" w14:paraId="47E86817" w14:textId="77777777" w:rsidTr="003B2B12">
        <w:trPr>
          <w:trHeight w:val="106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9B4ED7A" w14:textId="29AF4E27" w:rsidR="009754BF" w:rsidRPr="00126F43" w:rsidRDefault="009754BF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software, algorithm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D073FA7" w14:textId="0BDADBD0" w:rsidR="009754BF" w:rsidRPr="00126F43" w:rsidRDefault="009754BF" w:rsidP="00605EAD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GraphPad Prism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A21DDCE" w14:textId="46A58FE6" w:rsidR="009754BF" w:rsidRPr="00126F43" w:rsidRDefault="009754BF" w:rsidP="00803694">
            <w:pPr>
              <w:pStyle w:val="NormalWeb"/>
              <w:spacing w:before="0" w:beforeAutospacing="0" w:after="0" w:afterAutospacing="0"/>
              <w:ind w:left="120"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GraphPad Prism (https://graphpad.com)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04716A8" w14:textId="6244E67F" w:rsidR="009754BF" w:rsidRPr="00126F43" w:rsidRDefault="009754BF" w:rsidP="00E00A15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RRID:SCR_002798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23CF750" w14:textId="7AD5A085" w:rsidR="009754BF" w:rsidRPr="00126F43" w:rsidRDefault="009754BF" w:rsidP="00FB6259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9754BF" w:rsidRPr="00126F43" w14:paraId="6745B25F" w14:textId="77777777" w:rsidTr="003569BB">
        <w:trPr>
          <w:trHeight w:val="1235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F9A7BCC" w14:textId="0FDE8D50" w:rsidR="009754BF" w:rsidRPr="00126F43" w:rsidRDefault="009754BF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software, algorithm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2F2919C" w14:textId="3005AABE" w:rsidR="009754BF" w:rsidRPr="00126F43" w:rsidRDefault="00DC3F1B" w:rsidP="003325F9">
            <w:pPr>
              <w:rPr>
                <w:rFonts w:ascii="Arial" w:eastAsia="Times New Roman" w:hAnsi="Arial" w:cs="Arial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sz w:val="22"/>
                <w:szCs w:val="22"/>
                <w:shd w:val="clear" w:color="auto" w:fill="FFFFFF"/>
              </w:rPr>
              <w:t xml:space="preserve">    </w:t>
            </w:r>
            <w:r w:rsidR="009754BF" w:rsidRPr="00126F43">
              <w:rPr>
                <w:rFonts w:ascii="Arial" w:eastAsia="Times New Roman" w:hAnsi="Arial" w:cs="Arial"/>
                <w:sz w:val="22"/>
                <w:szCs w:val="22"/>
                <w:shd w:val="clear" w:color="auto" w:fill="FFFFFF"/>
              </w:rPr>
              <w:t>ImageJ</w:t>
            </w:r>
          </w:p>
          <w:p w14:paraId="548C175A" w14:textId="67DFE21E" w:rsidR="009754BF" w:rsidRPr="00126F43" w:rsidRDefault="009754BF" w:rsidP="00605EAD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  <w:shd w:val="clear" w:color="auto" w:fill="FFFFFF"/>
              </w:rPr>
            </w:pP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D68B429" w14:textId="7A3B9738" w:rsidR="009754BF" w:rsidRPr="00126F43" w:rsidRDefault="009754BF" w:rsidP="004E40BF">
            <w:pPr>
              <w:pStyle w:val="NormalWeb"/>
              <w:spacing w:before="0" w:beforeAutospacing="0" w:after="0" w:afterAutospacing="0"/>
              <w:ind w:left="120" w:right="119"/>
              <w:contextualSpacing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https://imagej.net/Fiji/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4D441EA" w14:textId="3D6B81F9" w:rsidR="009754BF" w:rsidRPr="00126F43" w:rsidRDefault="009754BF" w:rsidP="00E00A15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RRID:SCR_003070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DF1909C" w14:textId="6065F131" w:rsidR="009754BF" w:rsidRPr="00126F43" w:rsidRDefault="009754BF" w:rsidP="009754BF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9754BF" w:rsidRPr="00126F43" w14:paraId="2DEAE480" w14:textId="77777777" w:rsidTr="003B2B12">
        <w:trPr>
          <w:trHeight w:val="106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75726C2" w14:textId="33E35DCD" w:rsidR="009754BF" w:rsidRPr="00126F43" w:rsidRDefault="009754BF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software, algorithm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576A7F6" w14:textId="6CB7A9E3" w:rsidR="009754BF" w:rsidRPr="00126F43" w:rsidRDefault="009754BF" w:rsidP="00605EAD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eastAsia="Times New Roman" w:hAnsi="Arial" w:cs="Arial"/>
                <w:sz w:val="22"/>
                <w:szCs w:val="22"/>
                <w:shd w:val="clear" w:color="auto" w:fill="FFFFFF"/>
              </w:rPr>
              <w:t>MATLAB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41646C8" w14:textId="014A112F" w:rsidR="009754BF" w:rsidRPr="00126F43" w:rsidRDefault="009754BF" w:rsidP="00803694">
            <w:pPr>
              <w:pStyle w:val="NormalWeb"/>
              <w:spacing w:before="0" w:beforeAutospacing="0" w:after="0" w:afterAutospacing="0"/>
              <w:ind w:left="120"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eastAsia="Times New Roman" w:hAnsi="Arial" w:cs="Arial"/>
                <w:bCs/>
                <w:sz w:val="22"/>
                <w:szCs w:val="22"/>
                <w:shd w:val="clear" w:color="auto" w:fill="FFFFFF"/>
                <w:lang w:eastAsia="en-GB"/>
              </w:rPr>
              <w:t>http://www.mathworks.com/products/matlab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5A64C42" w14:textId="3D0316C1" w:rsidR="009754BF" w:rsidRPr="00126F43" w:rsidRDefault="009754BF" w:rsidP="00E00A15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RRID:SCR_001622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7C86582" w14:textId="3A8CC03E" w:rsidR="009754BF" w:rsidRPr="00126F43" w:rsidRDefault="009754BF" w:rsidP="003325F9">
            <w:pPr>
              <w:rPr>
                <w:rFonts w:ascii="Arial" w:eastAsia="Times New Roman" w:hAnsi="Arial" w:cs="Arial"/>
                <w:sz w:val="22"/>
                <w:szCs w:val="22"/>
              </w:rPr>
            </w:pPr>
          </w:p>
        </w:tc>
      </w:tr>
      <w:tr w:rsidR="00643323" w:rsidRPr="00126F43" w14:paraId="6D805763" w14:textId="77777777" w:rsidTr="003B2B12">
        <w:trPr>
          <w:trHeight w:val="1060"/>
        </w:trPr>
        <w:tc>
          <w:tcPr>
            <w:tcW w:w="13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60D34FA" w14:textId="202AC2F9" w:rsidR="00643323" w:rsidRPr="00126F43" w:rsidRDefault="00643323" w:rsidP="00E00A15">
            <w:pPr>
              <w:pStyle w:val="NormalWeb"/>
              <w:spacing w:before="0" w:beforeAutospacing="0" w:after="0" w:afterAutospacing="0"/>
              <w:ind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 xml:space="preserve">Other </w:t>
            </w:r>
          </w:p>
        </w:tc>
        <w:tc>
          <w:tcPr>
            <w:tcW w:w="1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3B62BAB" w14:textId="79D668C7" w:rsidR="00643323" w:rsidRPr="00126F43" w:rsidRDefault="00643323" w:rsidP="00605EAD">
            <w:pPr>
              <w:pStyle w:val="NormalWeb"/>
              <w:spacing w:before="0" w:beforeAutospacing="0" w:after="0" w:afterAutospacing="0"/>
              <w:ind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eastAsia="Times New Roman" w:hAnsi="Arial" w:cs="Arial"/>
                <w:sz w:val="22"/>
                <w:szCs w:val="22"/>
                <w:shd w:val="clear" w:color="auto" w:fill="FFFFFF"/>
              </w:rPr>
              <w:t>Hoechst 33342 nucleic acid stain</w:t>
            </w:r>
          </w:p>
        </w:tc>
        <w:tc>
          <w:tcPr>
            <w:tcW w:w="197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EB61897" w14:textId="5F6FFDAD" w:rsidR="00643323" w:rsidRPr="00126F43" w:rsidRDefault="00643323" w:rsidP="00803694">
            <w:pPr>
              <w:pStyle w:val="NormalWeb"/>
              <w:spacing w:before="0" w:beforeAutospacing="0" w:after="0" w:afterAutospacing="0"/>
              <w:ind w:left="120" w:right="119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eastAsia="Times New Roman" w:hAnsi="Arial" w:cs="Arial"/>
                <w:bCs/>
                <w:sz w:val="22"/>
                <w:szCs w:val="22"/>
                <w:shd w:val="clear" w:color="auto" w:fill="FFFFFF"/>
                <w:lang w:eastAsia="en-GB"/>
              </w:rPr>
              <w:t>Thermo Fisher Scientific</w:t>
            </w:r>
          </w:p>
        </w:tc>
        <w:tc>
          <w:tcPr>
            <w:tcW w:w="21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ADA07AF" w14:textId="19BC6016" w:rsidR="00643323" w:rsidRPr="00126F43" w:rsidRDefault="00643323" w:rsidP="00E00A15">
            <w:pPr>
              <w:pStyle w:val="NormalWeb"/>
              <w:spacing w:before="0" w:beforeAutospacing="0" w:after="0" w:afterAutospacing="0"/>
              <w:ind w:left="120" w:right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26F43">
              <w:rPr>
                <w:rFonts w:ascii="Arial" w:hAnsi="Arial" w:cs="Arial"/>
                <w:sz w:val="22"/>
                <w:szCs w:val="22"/>
              </w:rPr>
              <w:t>Cat # H3570</w:t>
            </w:r>
          </w:p>
        </w:tc>
        <w:tc>
          <w:tcPr>
            <w:tcW w:w="16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965B292" w14:textId="38E02123" w:rsidR="00643323" w:rsidRPr="00126F43" w:rsidRDefault="00643323" w:rsidP="003325F9">
            <w:pPr>
              <w:rPr>
                <w:rFonts w:ascii="Arial" w:eastAsia="Times New Roman" w:hAnsi="Arial" w:cs="Arial"/>
                <w:sz w:val="22"/>
                <w:szCs w:val="22"/>
                <w:shd w:val="clear" w:color="auto" w:fill="FFFFFF"/>
              </w:rPr>
            </w:pPr>
            <w:r w:rsidRPr="00126F43">
              <w:rPr>
                <w:rFonts w:ascii="Arial" w:eastAsia="Times New Roman" w:hAnsi="Arial" w:cs="Arial"/>
                <w:sz w:val="22"/>
                <w:szCs w:val="22"/>
                <w:shd w:val="clear" w:color="auto" w:fill="FFFFFF"/>
              </w:rPr>
              <w:t xml:space="preserve">10 mg/ml stock , dilution used for IF (1:1000) </w:t>
            </w:r>
          </w:p>
        </w:tc>
      </w:tr>
    </w:tbl>
    <w:p w14:paraId="027E8677" w14:textId="3A3A1BA3" w:rsidR="00703479" w:rsidRPr="00DF0FBC" w:rsidRDefault="00703479" w:rsidP="003503BD">
      <w:pPr>
        <w:pStyle w:val="NormalWeb"/>
        <w:spacing w:before="0" w:beforeAutospacing="0" w:after="0" w:afterAutospacing="0"/>
        <w:jc w:val="center"/>
        <w:rPr>
          <w:rFonts w:ascii="Arial" w:hAnsi="Arial" w:cs="Arial"/>
        </w:rPr>
      </w:pPr>
    </w:p>
    <w:p w14:paraId="4AF938E1" w14:textId="6243008C" w:rsidR="00703479" w:rsidRPr="00DF0FBC" w:rsidRDefault="00703479" w:rsidP="003503BD">
      <w:pPr>
        <w:pStyle w:val="NormalWeb"/>
        <w:spacing w:before="0" w:beforeAutospacing="0" w:after="0" w:afterAutospacing="0"/>
        <w:jc w:val="center"/>
        <w:rPr>
          <w:rFonts w:ascii="Arial" w:hAnsi="Arial" w:cs="Arial"/>
        </w:rPr>
      </w:pPr>
    </w:p>
    <w:p w14:paraId="5607EBAD" w14:textId="3F78EDE0" w:rsidR="00703479" w:rsidRPr="00DF0FBC" w:rsidRDefault="00703479" w:rsidP="003503BD">
      <w:pPr>
        <w:pStyle w:val="NormalWeb"/>
        <w:spacing w:before="0" w:beforeAutospacing="0" w:after="0" w:afterAutospacing="0"/>
        <w:jc w:val="center"/>
        <w:rPr>
          <w:rFonts w:ascii="Arial" w:hAnsi="Arial" w:cs="Arial"/>
        </w:rPr>
      </w:pPr>
    </w:p>
    <w:p w14:paraId="38C69486" w14:textId="77777777" w:rsidR="00936EE3" w:rsidRPr="00DF0FBC" w:rsidRDefault="00936EE3" w:rsidP="003503BD">
      <w:pPr>
        <w:jc w:val="center"/>
        <w:rPr>
          <w:rFonts w:ascii="Arial" w:hAnsi="Arial" w:cs="Arial"/>
        </w:rPr>
      </w:pPr>
    </w:p>
    <w:sectPr w:rsidR="00936EE3" w:rsidRPr="00DF0FBC" w:rsidSect="00C51A09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5B67C1C" w14:textId="77777777" w:rsidR="00DF58E1" w:rsidRDefault="00DF58E1" w:rsidP="003C053F">
      <w:r>
        <w:separator/>
      </w:r>
    </w:p>
  </w:endnote>
  <w:endnote w:type="continuationSeparator" w:id="0">
    <w:p w14:paraId="3D988DC7" w14:textId="77777777" w:rsidR="00DF58E1" w:rsidRDefault="00DF58E1" w:rsidP="003C053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BatangChe">
    <w:charset w:val="81"/>
    <w:family w:val="modern"/>
    <w:pitch w:val="fixed"/>
    <w:sig w:usb0="B00002AF" w:usb1="69D77CFB" w:usb2="00000030" w:usb3="00000000" w:csb0="0008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9ADC676" w14:textId="77777777" w:rsidR="00DF58E1" w:rsidRDefault="00DF58E1" w:rsidP="003C053F">
      <w:r>
        <w:separator/>
      </w:r>
    </w:p>
  </w:footnote>
  <w:footnote w:type="continuationSeparator" w:id="0">
    <w:p w14:paraId="13519BE8" w14:textId="77777777" w:rsidR="00DF58E1" w:rsidRDefault="00DF58E1" w:rsidP="003C053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D371711"/>
    <w:multiLevelType w:val="hybridMultilevel"/>
    <w:tmpl w:val="538A29F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170A33"/>
    <w:multiLevelType w:val="hybridMultilevel"/>
    <w:tmpl w:val="ED567CA8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228427F"/>
    <w:multiLevelType w:val="hybridMultilevel"/>
    <w:tmpl w:val="70FE54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48B2891"/>
    <w:multiLevelType w:val="hybridMultilevel"/>
    <w:tmpl w:val="0E3A3FC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24DF3FD1"/>
    <w:multiLevelType w:val="hybridMultilevel"/>
    <w:tmpl w:val="F6CEF6FE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5973F79"/>
    <w:multiLevelType w:val="hybridMultilevel"/>
    <w:tmpl w:val="7284CD64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51F3548"/>
    <w:multiLevelType w:val="hybridMultilevel"/>
    <w:tmpl w:val="90BA9600"/>
    <w:lvl w:ilvl="0" w:tplc="213C6C6A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F62531B"/>
    <w:multiLevelType w:val="hybridMultilevel"/>
    <w:tmpl w:val="175460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FF01401"/>
    <w:multiLevelType w:val="hybridMultilevel"/>
    <w:tmpl w:val="578ADB24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3876097"/>
    <w:multiLevelType w:val="hybridMultilevel"/>
    <w:tmpl w:val="BAE45246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93A6DEB"/>
    <w:multiLevelType w:val="hybridMultilevel"/>
    <w:tmpl w:val="29364D60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4DD05EDC"/>
    <w:multiLevelType w:val="hybridMultilevel"/>
    <w:tmpl w:val="B6989E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7DA198F"/>
    <w:multiLevelType w:val="hybridMultilevel"/>
    <w:tmpl w:val="57027BEC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D632B4C"/>
    <w:multiLevelType w:val="hybridMultilevel"/>
    <w:tmpl w:val="65CCAD2E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3"/>
  </w:num>
  <w:num w:numId="3">
    <w:abstractNumId w:val="8"/>
  </w:num>
  <w:num w:numId="4">
    <w:abstractNumId w:val="11"/>
  </w:num>
  <w:num w:numId="5">
    <w:abstractNumId w:val="9"/>
  </w:num>
  <w:num w:numId="6">
    <w:abstractNumId w:val="1"/>
  </w:num>
  <w:num w:numId="7">
    <w:abstractNumId w:val="12"/>
  </w:num>
  <w:num w:numId="8">
    <w:abstractNumId w:val="5"/>
  </w:num>
  <w:num w:numId="9">
    <w:abstractNumId w:val="7"/>
  </w:num>
  <w:num w:numId="10">
    <w:abstractNumId w:val="2"/>
  </w:num>
  <w:num w:numId="11">
    <w:abstractNumId w:val="10"/>
  </w:num>
  <w:num w:numId="12">
    <w:abstractNumId w:val="3"/>
  </w:num>
  <w:num w:numId="13">
    <w:abstractNumId w:val="0"/>
  </w:num>
  <w:num w:numId="14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B284A"/>
    <w:rsid w:val="000053D1"/>
    <w:rsid w:val="00056ED7"/>
    <w:rsid w:val="000641C2"/>
    <w:rsid w:val="000A266C"/>
    <w:rsid w:val="000C1916"/>
    <w:rsid w:val="000C19C1"/>
    <w:rsid w:val="000C304B"/>
    <w:rsid w:val="000E1C34"/>
    <w:rsid w:val="00126344"/>
    <w:rsid w:val="00126F43"/>
    <w:rsid w:val="00143132"/>
    <w:rsid w:val="00162AFD"/>
    <w:rsid w:val="00175142"/>
    <w:rsid w:val="001927FF"/>
    <w:rsid w:val="001B01EA"/>
    <w:rsid w:val="001C461E"/>
    <w:rsid w:val="001E5DD8"/>
    <w:rsid w:val="00214EF5"/>
    <w:rsid w:val="00243A6A"/>
    <w:rsid w:val="00252D39"/>
    <w:rsid w:val="00272616"/>
    <w:rsid w:val="002939C5"/>
    <w:rsid w:val="002B42BA"/>
    <w:rsid w:val="002D5D23"/>
    <w:rsid w:val="003163B4"/>
    <w:rsid w:val="003325F9"/>
    <w:rsid w:val="00333179"/>
    <w:rsid w:val="00336A25"/>
    <w:rsid w:val="003503BD"/>
    <w:rsid w:val="00355E53"/>
    <w:rsid w:val="003569BB"/>
    <w:rsid w:val="00371BD8"/>
    <w:rsid w:val="00380263"/>
    <w:rsid w:val="00395C96"/>
    <w:rsid w:val="00397C1C"/>
    <w:rsid w:val="003B2B12"/>
    <w:rsid w:val="003C053F"/>
    <w:rsid w:val="003C162E"/>
    <w:rsid w:val="003E2F3A"/>
    <w:rsid w:val="003F51B8"/>
    <w:rsid w:val="00433374"/>
    <w:rsid w:val="00437EB3"/>
    <w:rsid w:val="00450F1B"/>
    <w:rsid w:val="00460AE6"/>
    <w:rsid w:val="004674AA"/>
    <w:rsid w:val="00476272"/>
    <w:rsid w:val="004806DC"/>
    <w:rsid w:val="00493528"/>
    <w:rsid w:val="00494477"/>
    <w:rsid w:val="004A2B13"/>
    <w:rsid w:val="004B2438"/>
    <w:rsid w:val="004E40BF"/>
    <w:rsid w:val="004F04A0"/>
    <w:rsid w:val="00500B63"/>
    <w:rsid w:val="00512462"/>
    <w:rsid w:val="00517038"/>
    <w:rsid w:val="00535DE7"/>
    <w:rsid w:val="005639A5"/>
    <w:rsid w:val="0057706F"/>
    <w:rsid w:val="005A14B8"/>
    <w:rsid w:val="005C66A2"/>
    <w:rsid w:val="00605AEE"/>
    <w:rsid w:val="00605EAD"/>
    <w:rsid w:val="0062252A"/>
    <w:rsid w:val="00624752"/>
    <w:rsid w:val="00630FCB"/>
    <w:rsid w:val="00634269"/>
    <w:rsid w:val="00643323"/>
    <w:rsid w:val="006844C9"/>
    <w:rsid w:val="006B3A95"/>
    <w:rsid w:val="006D1CED"/>
    <w:rsid w:val="006F3F36"/>
    <w:rsid w:val="00703479"/>
    <w:rsid w:val="007054C7"/>
    <w:rsid w:val="007214D3"/>
    <w:rsid w:val="00784CAA"/>
    <w:rsid w:val="00790FEB"/>
    <w:rsid w:val="007B0A87"/>
    <w:rsid w:val="007B1315"/>
    <w:rsid w:val="007B32B8"/>
    <w:rsid w:val="007C321E"/>
    <w:rsid w:val="007D183F"/>
    <w:rsid w:val="007E2960"/>
    <w:rsid w:val="00803694"/>
    <w:rsid w:val="008201FA"/>
    <w:rsid w:val="00831538"/>
    <w:rsid w:val="008412AF"/>
    <w:rsid w:val="00853F55"/>
    <w:rsid w:val="00871BA8"/>
    <w:rsid w:val="00880E32"/>
    <w:rsid w:val="00883D91"/>
    <w:rsid w:val="008A3C9D"/>
    <w:rsid w:val="008D289B"/>
    <w:rsid w:val="008D3396"/>
    <w:rsid w:val="00904CA4"/>
    <w:rsid w:val="00905D7F"/>
    <w:rsid w:val="00930004"/>
    <w:rsid w:val="00933E9C"/>
    <w:rsid w:val="00936EE3"/>
    <w:rsid w:val="00945F4F"/>
    <w:rsid w:val="009754BF"/>
    <w:rsid w:val="009C1B1F"/>
    <w:rsid w:val="009D1DD2"/>
    <w:rsid w:val="009E2D74"/>
    <w:rsid w:val="009F02D5"/>
    <w:rsid w:val="00A01599"/>
    <w:rsid w:val="00A231E5"/>
    <w:rsid w:val="00A42004"/>
    <w:rsid w:val="00A46C1C"/>
    <w:rsid w:val="00A6167F"/>
    <w:rsid w:val="00A7415B"/>
    <w:rsid w:val="00A857E8"/>
    <w:rsid w:val="00A86099"/>
    <w:rsid w:val="00A92D56"/>
    <w:rsid w:val="00AA1D03"/>
    <w:rsid w:val="00AA2C20"/>
    <w:rsid w:val="00AB42C8"/>
    <w:rsid w:val="00AE1B62"/>
    <w:rsid w:val="00AE501B"/>
    <w:rsid w:val="00AF023D"/>
    <w:rsid w:val="00AF79F7"/>
    <w:rsid w:val="00B000AB"/>
    <w:rsid w:val="00B04031"/>
    <w:rsid w:val="00B053C7"/>
    <w:rsid w:val="00B13E1F"/>
    <w:rsid w:val="00B2630F"/>
    <w:rsid w:val="00B269ED"/>
    <w:rsid w:val="00B26D42"/>
    <w:rsid w:val="00B56976"/>
    <w:rsid w:val="00B601F2"/>
    <w:rsid w:val="00BA2189"/>
    <w:rsid w:val="00BB284A"/>
    <w:rsid w:val="00BC2A50"/>
    <w:rsid w:val="00BC7D65"/>
    <w:rsid w:val="00BF0C5E"/>
    <w:rsid w:val="00C01A5C"/>
    <w:rsid w:val="00C2043A"/>
    <w:rsid w:val="00C4373F"/>
    <w:rsid w:val="00C51A09"/>
    <w:rsid w:val="00C63AB9"/>
    <w:rsid w:val="00C96DEE"/>
    <w:rsid w:val="00CE66F1"/>
    <w:rsid w:val="00D27D17"/>
    <w:rsid w:val="00D30882"/>
    <w:rsid w:val="00D47BC4"/>
    <w:rsid w:val="00D73F8B"/>
    <w:rsid w:val="00DB44B8"/>
    <w:rsid w:val="00DC3F1B"/>
    <w:rsid w:val="00DC5F5D"/>
    <w:rsid w:val="00DD3C98"/>
    <w:rsid w:val="00DF0FBC"/>
    <w:rsid w:val="00DF58E1"/>
    <w:rsid w:val="00DF7B02"/>
    <w:rsid w:val="00E00A15"/>
    <w:rsid w:val="00E27943"/>
    <w:rsid w:val="00E3427C"/>
    <w:rsid w:val="00E40AF2"/>
    <w:rsid w:val="00E455D2"/>
    <w:rsid w:val="00E6141B"/>
    <w:rsid w:val="00E75537"/>
    <w:rsid w:val="00E77BBD"/>
    <w:rsid w:val="00EB528B"/>
    <w:rsid w:val="00EB768C"/>
    <w:rsid w:val="00ED3BDB"/>
    <w:rsid w:val="00ED63B9"/>
    <w:rsid w:val="00ED63F0"/>
    <w:rsid w:val="00EE2199"/>
    <w:rsid w:val="00F0424F"/>
    <w:rsid w:val="00F1167E"/>
    <w:rsid w:val="00F320BF"/>
    <w:rsid w:val="00F44836"/>
    <w:rsid w:val="00F533DE"/>
    <w:rsid w:val="00F81E1A"/>
    <w:rsid w:val="00FA42B2"/>
    <w:rsid w:val="00FB1AE9"/>
    <w:rsid w:val="00FB6259"/>
    <w:rsid w:val="00FC2065"/>
    <w:rsid w:val="00FD2E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426586A"/>
  <w14:defaultImageDpi w14:val="300"/>
  <w15:docId w15:val="{81689029-F7C5-4BB9-A3E0-A0A1C8CEB5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D5D23"/>
    <w:rPr>
      <w:rFonts w:ascii="Times New Roman" w:hAnsi="Times New Roman" w:cs="Times New Roman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B284A"/>
    <w:pPr>
      <w:ind w:left="720"/>
      <w:contextualSpacing/>
    </w:pPr>
    <w:rPr>
      <w:rFonts w:asciiTheme="minorHAnsi" w:hAnsiTheme="minorHAnsi" w:cstheme="minorBidi"/>
      <w:lang w:eastAsia="en-US"/>
    </w:rPr>
  </w:style>
  <w:style w:type="table" w:styleId="TableGrid">
    <w:name w:val="Table Grid"/>
    <w:basedOn w:val="TableNormal"/>
    <w:uiPriority w:val="59"/>
    <w:rsid w:val="00BB284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semiHidden/>
    <w:unhideWhenUsed/>
    <w:rsid w:val="00936EE3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3C053F"/>
    <w:pPr>
      <w:tabs>
        <w:tab w:val="center" w:pos="4320"/>
        <w:tab w:val="right" w:pos="8640"/>
      </w:tabs>
    </w:pPr>
    <w:rPr>
      <w:rFonts w:asciiTheme="minorHAnsi" w:hAnsiTheme="minorHAnsi" w:cstheme="minorBidi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3C053F"/>
  </w:style>
  <w:style w:type="paragraph" w:styleId="Footer">
    <w:name w:val="footer"/>
    <w:basedOn w:val="Normal"/>
    <w:link w:val="FooterChar"/>
    <w:uiPriority w:val="99"/>
    <w:unhideWhenUsed/>
    <w:rsid w:val="003C053F"/>
    <w:pPr>
      <w:tabs>
        <w:tab w:val="center" w:pos="4320"/>
        <w:tab w:val="right" w:pos="8640"/>
      </w:tabs>
    </w:pPr>
    <w:rPr>
      <w:rFonts w:asciiTheme="minorHAnsi" w:hAnsiTheme="minorHAnsi" w:cstheme="minorBidi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3C053F"/>
  </w:style>
  <w:style w:type="character" w:styleId="FollowedHyperlink">
    <w:name w:val="FollowedHyperlink"/>
    <w:basedOn w:val="DefaultParagraphFont"/>
    <w:uiPriority w:val="99"/>
    <w:semiHidden/>
    <w:unhideWhenUsed/>
    <w:rsid w:val="003C053F"/>
    <w:rPr>
      <w:color w:val="800080" w:themeColor="followedHyperlink"/>
      <w:u w:val="single"/>
    </w:rPr>
  </w:style>
  <w:style w:type="paragraph" w:styleId="NormalWeb">
    <w:name w:val="Normal (Web)"/>
    <w:basedOn w:val="Normal"/>
    <w:uiPriority w:val="99"/>
    <w:unhideWhenUsed/>
    <w:rsid w:val="00703479"/>
    <w:pPr>
      <w:spacing w:before="100" w:beforeAutospacing="1" w:after="100" w:afterAutospacing="1"/>
    </w:pPr>
    <w:rPr>
      <w:sz w:val="20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919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16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21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2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3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71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05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41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635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638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503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134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374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9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174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083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190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254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06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935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605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654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939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336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06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810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237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840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127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834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480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09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83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788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619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407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314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339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060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383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206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197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363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190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025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049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735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986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788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940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845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2279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5934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715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3</TotalTime>
  <Pages>6</Pages>
  <Words>1452</Words>
  <Characters>8279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Life</Company>
  <LinksUpToDate>false</LinksUpToDate>
  <CharactersWithSpaces>97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llicent McConnell</dc:creator>
  <cp:keywords/>
  <dc:description/>
  <cp:lastModifiedBy>User</cp:lastModifiedBy>
  <cp:revision>40</cp:revision>
  <dcterms:created xsi:type="dcterms:W3CDTF">2020-01-01T04:20:00Z</dcterms:created>
  <dcterms:modified xsi:type="dcterms:W3CDTF">2020-01-02T15:18:00Z</dcterms:modified>
</cp:coreProperties>
</file>